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D7BCF" w14:textId="1500172D" w:rsidR="008C67F3" w:rsidRPr="00155149" w:rsidRDefault="002B67C7" w:rsidP="00D924EF">
      <w:pPr>
        <w:pStyle w:val="Titolo1"/>
        <w:spacing w:line="312" w:lineRule="auto"/>
        <w:rPr>
          <w:rFonts w:eastAsiaTheme="majorEastAsia"/>
          <w:b w:val="0"/>
          <w:color w:val="365F91" w:themeColor="accent1" w:themeShade="BF"/>
          <w:kern w:val="2"/>
          <w:lang w:val="en-US" w:eastAsia="en-US"/>
          <w14:ligatures w14:val="standardContextual"/>
        </w:rPr>
      </w:pPr>
      <w:bookmarkStart w:id="0" w:name="_Hlk189816803"/>
      <w:r w:rsidRPr="002B67C7">
        <w:rPr>
          <w:rFonts w:eastAsiaTheme="majorEastAsia"/>
          <w:b w:val="0"/>
          <w:color w:val="365F91" w:themeColor="accent1" w:themeShade="BF"/>
          <w:kern w:val="2"/>
          <w:lang w:val="en-US" w:eastAsia="en-US"/>
          <w14:ligatures w14:val="standardContextual"/>
        </w:rPr>
        <w:t>Beyond Constraint: Tightness</w:t>
      </w:r>
      <w:r>
        <w:rPr>
          <w:rFonts w:eastAsiaTheme="majorEastAsia"/>
          <w:b w:val="0"/>
          <w:color w:val="365F91" w:themeColor="accent1" w:themeShade="BF"/>
          <w:kern w:val="2"/>
          <w:lang w:val="en-US" w:eastAsia="en-US"/>
          <w14:ligatures w14:val="standardContextual"/>
        </w:rPr>
        <w:t xml:space="preserve"> and </w:t>
      </w:r>
      <w:r w:rsidRPr="002B67C7">
        <w:rPr>
          <w:rFonts w:eastAsiaTheme="majorEastAsia"/>
          <w:b w:val="0"/>
          <w:color w:val="365F91" w:themeColor="accent1" w:themeShade="BF"/>
          <w:kern w:val="2"/>
          <w:lang w:val="en-US" w:eastAsia="en-US"/>
          <w14:ligatures w14:val="standardContextual"/>
        </w:rPr>
        <w:t xml:space="preserve">Consensus of Political </w:t>
      </w:r>
      <w:r>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A00135" w:rsidRDefault="00A840E3" w:rsidP="00A00135">
      <w:pPr>
        <w:pStyle w:val="Titolo3"/>
      </w:pPr>
      <w:r w:rsidRPr="00A00135">
        <w:t>Abstract</w:t>
      </w:r>
    </w:p>
    <w:p w14:paraId="76F467D7" w14:textId="032C1AC7" w:rsidR="007E26D6" w:rsidRDefault="00D70655" w:rsidP="007C0C92">
      <w:pPr>
        <w:ind w:left="0" w:firstLine="0"/>
        <w:rPr>
          <w:lang w:val="en-US"/>
        </w:rPr>
      </w:pPr>
      <w:r w:rsidRPr="00D70655">
        <w:rPr>
          <w:lang w:val="en-US"/>
        </w:rPr>
        <w:t xml:space="preserve">Political belief systems vary in internal consistency (tightness) and structural similarity across groups (consensus). Using network models in Italy, I find that political interest—but not education—strongly predicts belief tightness, increasing attitudinal consistency, connectedness, and predictability. Belief consensus is low between M5S supporters and left- and right-wing voters, as these electorates structure political attitudes differently, while left- and right-wing voters exhibit higher consensus. These findings show that belief </w:t>
      </w:r>
      <w:proofErr w:type="gramStart"/>
      <w:r w:rsidRPr="00D70655">
        <w:rPr>
          <w:lang w:val="en-US"/>
        </w:rPr>
        <w:t>constraint is</w:t>
      </w:r>
      <w:proofErr w:type="gramEnd"/>
      <w:r w:rsidRPr="00D70655">
        <w:rPr>
          <w:lang w:val="en-US"/>
        </w:rPr>
        <w:t xml:space="preserve"> not uniform across electorates and that electoral competition shapes attitudinal organization. By distinguishing tightness from consensus, this study advances the analysis of belief systems</w:t>
      </w:r>
      <w:r w:rsidR="00682D72">
        <w:rPr>
          <w:lang w:val="en-US"/>
        </w:rPr>
        <w:t>,</w:t>
      </w:r>
      <w:r w:rsidRPr="00D70655">
        <w:rPr>
          <w:lang w:val="en-US"/>
        </w:rPr>
        <w:t xml:space="preserve"> </w:t>
      </w:r>
      <w:r w:rsidR="00682D72">
        <w:rPr>
          <w:lang w:val="en-US"/>
        </w:rPr>
        <w:t xml:space="preserve">especially </w:t>
      </w:r>
      <w:r w:rsidRPr="00D70655">
        <w:rPr>
          <w:lang w:val="en-US"/>
        </w:rPr>
        <w:t>in multiparty contexts.</w:t>
      </w:r>
    </w:p>
    <w:p w14:paraId="3AED7458" w14:textId="77777777" w:rsidR="00D70655" w:rsidRDefault="00D70655" w:rsidP="007C0C92">
      <w:pPr>
        <w:ind w:left="0" w:firstLine="0"/>
        <w:rPr>
          <w:lang w:val="en-US"/>
        </w:rPr>
      </w:pPr>
    </w:p>
    <w:p w14:paraId="5D2AFD73" w14:textId="46FE330F" w:rsidR="007E26D6" w:rsidRPr="007E26D6" w:rsidRDefault="000F5117" w:rsidP="007C0C92">
      <w:pPr>
        <w:ind w:left="0" w:firstLine="0"/>
        <w:rPr>
          <w:b/>
          <w:bCs/>
          <w:lang w:val="en-US"/>
        </w:rPr>
      </w:pPr>
      <w:r>
        <w:rPr>
          <w:b/>
          <w:bCs/>
          <w:lang w:val="en-US"/>
        </w:rPr>
        <w:t>Keywords</w:t>
      </w:r>
      <w:r w:rsidR="007E26D6" w:rsidRPr="007E26D6">
        <w:rPr>
          <w:b/>
          <w:bCs/>
          <w:lang w:val="en-US"/>
        </w:rPr>
        <w:t xml:space="preserve">: </w:t>
      </w:r>
      <w:r>
        <w:rPr>
          <w:lang w:val="en-US"/>
        </w:rPr>
        <w:t>Belief systems; Constraint; Political Attitudes; Network; Party Cues; Theory of Social Constraint</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404D0BF3" w:rsidR="001E1EE9" w:rsidRPr="001E1EE9" w:rsidRDefault="001E1EE9" w:rsidP="001E1EE9">
      <w:pPr>
        <w:spacing w:line="312" w:lineRule="auto"/>
        <w:ind w:left="0" w:firstLine="0"/>
        <w:rPr>
          <w:lang w:val="en-US"/>
        </w:rPr>
      </w:pPr>
      <w:r w:rsidRPr="001E1EE9">
        <w:rPr>
          <w:lang w:val="en-US"/>
        </w:rPr>
        <w:t xml:space="preserve">Political beliefs </w:t>
      </w:r>
      <w:r w:rsidR="00F36793">
        <w:rPr>
          <w:lang w:val="en-US"/>
        </w:rPr>
        <w:t xml:space="preserve">and partisan identities </w:t>
      </w:r>
      <w:r w:rsidRPr="001E1EE9">
        <w:rPr>
          <w:lang w:val="en-US"/>
        </w:rPr>
        <w:t xml:space="preserve">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Research has consistently shown that politically knowledgeable individuals exhibit more constrained belief systems, with stronger internal associations and greater ideological consistency</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BB63A5">
        <w:rPr>
          <w:lang w:val="en-US"/>
        </w:rPr>
        <w:instrText xml:space="preserve"> ADDIN ZOTERO_ITEM CSL_CITATION {"citationID":"wNHch1bT","properties":{"formattedCitation":"(Keskint\\uc0\\u252{}rk, 2022b; Van Noord et al., 2024)","plainCitation":"(Keskintürk, 2022b; Van Noord et al., 2024)","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Keskintürk, 2022b; Van Noord et al., 2024)</w:t>
      </w:r>
      <w:r w:rsidR="00266680">
        <w:rPr>
          <w:lang w:val="en-US"/>
        </w:rPr>
        <w:fldChar w:fldCharType="end"/>
      </w:r>
      <w:r w:rsidRPr="001E1EE9">
        <w:rPr>
          <w:lang w:val="en-US"/>
        </w:rPr>
        <w:t xml:space="preserve">. Furthermore, recent work in political psychology </w:t>
      </w:r>
      <w:r w:rsidR="00F36793">
        <w:rPr>
          <w:lang w:val="en-US"/>
        </w:rPr>
        <w:t xml:space="preserve">and political science </w:t>
      </w:r>
      <w:r w:rsidRPr="001E1EE9">
        <w:rPr>
          <w:lang w:val="en-US"/>
        </w:rPr>
        <w:t xml:space="preserve">suggests that belief system structures 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Baldassarri &amp; Goldberg, 2014; Barbet, 2020)</w:t>
      </w:r>
      <w:r w:rsidR="00266680">
        <w:rPr>
          <w:lang w:val="en-US"/>
        </w:rPr>
        <w:fldChar w:fldCharType="end"/>
      </w:r>
      <w:r w:rsidRPr="001E1EE9">
        <w:rPr>
          <w:lang w:val="en-US"/>
        </w:rPr>
        <w:t>.</w:t>
      </w:r>
    </w:p>
    <w:p w14:paraId="698C66C4" w14:textId="77777777" w:rsidR="001E1EE9" w:rsidRPr="001E1EE9" w:rsidRDefault="001E1EE9" w:rsidP="001E1EE9">
      <w:pPr>
        <w:spacing w:line="312" w:lineRule="auto"/>
        <w:ind w:left="0" w:firstLine="0"/>
        <w:rPr>
          <w:lang w:val="en-US"/>
        </w:rPr>
      </w:pPr>
    </w:p>
    <w:p w14:paraId="4A4F6D55" w14:textId="172CDA9C" w:rsidR="001E1EE9" w:rsidRPr="001E1EE9" w:rsidRDefault="001E1EE9" w:rsidP="001E1EE9">
      <w:pPr>
        <w:spacing w:line="312" w:lineRule="auto"/>
        <w:ind w:left="0" w:firstLine="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system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Unlike bipolar systems, where voters receive consistent partisan cues</w:t>
      </w:r>
      <w:r w:rsidR="00F36793">
        <w:rPr>
          <w:lang w:val="en-US"/>
        </w:rPr>
        <w:t xml:space="preserve"> and have clear ideas about issue ownership</w:t>
      </w:r>
      <w:r w:rsidR="00266680">
        <w:rPr>
          <w:lang w:val="en-US"/>
        </w:rPr>
        <w:t xml:space="preserve"> </w:t>
      </w:r>
      <w:r w:rsidR="00266680">
        <w:rPr>
          <w:lang w:val="en-US"/>
        </w:rPr>
        <w:fldChar w:fldCharType="begin"/>
      </w:r>
      <w:r w:rsidR="00266680">
        <w:rPr>
          <w:lang w:val="en-US"/>
        </w:rPr>
        <w:instrText xml:space="preserve"> ADDIN ZOTERO_ITEM CSL_CITATION {"citationID":"oaoyeOpY","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266680">
        <w:rPr>
          <w:lang w:val="en-US"/>
        </w:rPr>
        <w:fldChar w:fldCharType="separate"/>
      </w:r>
      <w:r w:rsidR="00266680" w:rsidRPr="00266680">
        <w:rPr>
          <w:lang w:val="en-US"/>
        </w:rPr>
        <w:t>(Petrocik, 1996)</w:t>
      </w:r>
      <w:r w:rsidR="00266680">
        <w:rPr>
          <w:lang w:val="en-US"/>
        </w:rPr>
        <w:fldChar w:fldCharType="end"/>
      </w:r>
      <w:r w:rsidRPr="001E1EE9">
        <w:rPr>
          <w:lang w:val="en-US"/>
        </w:rPr>
        <w:t>, Italy’s political landscape exposes citizens to conflicting elite signals, making it an ideal setting to explore variation in belief structure.</w:t>
      </w:r>
    </w:p>
    <w:p w14:paraId="64222095" w14:textId="77777777" w:rsidR="001E1EE9" w:rsidRPr="001E1EE9" w:rsidRDefault="001E1EE9" w:rsidP="001E1EE9">
      <w:pPr>
        <w:spacing w:line="312" w:lineRule="auto"/>
        <w:ind w:left="0" w:firstLine="0"/>
        <w:rPr>
          <w:lang w:val="en-US"/>
        </w:rPr>
      </w:pPr>
    </w:p>
    <w:p w14:paraId="6918F63B" w14:textId="7EADA0C1" w:rsidR="00155149" w:rsidRDefault="001E1EE9" w:rsidP="001E1EE9">
      <w:pPr>
        <w:spacing w:line="312" w:lineRule="auto"/>
        <w:ind w:left="0" w:firstLine="0"/>
        <w:rPr>
          <w:lang w:val="en-US"/>
        </w:rPr>
      </w:pPr>
      <w:r w:rsidRPr="001E1EE9">
        <w:rPr>
          <w:lang w:val="en-US"/>
        </w:rPr>
        <w:lastRenderedPageBreak/>
        <w:t xml:space="preserve">To measure belief tightness, I go beyond conventional approaches—mean constraint (capturing </w:t>
      </w:r>
      <w:r w:rsidR="00F36793">
        <w:rPr>
          <w:lang w:val="en-US"/>
        </w:rPr>
        <w:t xml:space="preserve">belief </w:t>
      </w:r>
      <w:r w:rsidRPr="001E1EE9">
        <w:rPr>
          <w:lang w:val="en-US"/>
        </w:rPr>
        <w:t xml:space="preserve">consistency) and ASPL (capturing </w:t>
      </w:r>
      <w:r w:rsidR="00F36793">
        <w:rPr>
          <w:lang w:val="en-US"/>
        </w:rPr>
        <w:t xml:space="preserve">the </w:t>
      </w:r>
      <w:r w:rsidRPr="001E1EE9">
        <w:rPr>
          <w:lang w:val="en-US"/>
        </w:rPr>
        <w:t>connectivity</w:t>
      </w:r>
      <w:r w:rsidR="00F36793">
        <w:rPr>
          <w:lang w:val="en-US"/>
        </w:rPr>
        <w:t xml:space="preserve"> of a belief system</w:t>
      </w:r>
      <w:r w:rsidRPr="001E1EE9">
        <w:rPr>
          <w:lang w:val="en-US"/>
        </w:rPr>
        <w:t xml:space="preserve">)—by </w:t>
      </w:r>
      <w:r w:rsidR="00F36793">
        <w:rPr>
          <w:lang w:val="en-US"/>
        </w:rPr>
        <w:t>exploiting</w:t>
      </w:r>
      <w:r w:rsidRPr="001E1EE9">
        <w:rPr>
          <w:lang w:val="en-US"/>
        </w:rPr>
        <w:t xml:space="preserve"> node-wise R² as a novel metric assessing how strongly attitudes predict one another. Results reveal that political interest is the strongest predictor of belief tightness, significantly enhancing belief consistency, interconnectedness, and predictability. In contrast, education has a weaker and inconsistent effect. Additionally, findings show that Italian voters structure their political attitudes in distinct ways, with left- and right-wing electorates displaying high consensus, while M5S supporters exhibit a unique issue-bundling pattern, reinforcing their party’s position as a third pole in Italian politics. These results highlight the need to account for both tightness and consensus when studying belief constraint, particularly in multiparty systems where ideological structuring is not uniform.</w:t>
      </w:r>
    </w:p>
    <w:p w14:paraId="638A74AE" w14:textId="71BC8A77" w:rsidR="008C67F3" w:rsidRPr="00D94284" w:rsidRDefault="00BD6448" w:rsidP="00D94284">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D924EF">
      <w:pPr>
        <w:pStyle w:val="Titolo3"/>
      </w:pPr>
      <w:bookmarkStart w:id="1" w:name="_ntxalrwj8jwj" w:colFirst="0" w:colLast="0"/>
      <w:bookmarkEnd w:id="1"/>
      <w:r w:rsidRPr="00D924EF">
        <w:t xml:space="preserve">2.1 </w:t>
      </w:r>
      <w:r w:rsidR="00BA38EC" w:rsidRPr="00BA38EC">
        <w:t>The Theory of Social Constraint and the Structure of Belief Systems</w:t>
      </w:r>
    </w:p>
    <w:p w14:paraId="1233A1AD" w14:textId="38AA4D3F" w:rsidR="00BC76A2" w:rsidRPr="00BC76A2" w:rsidRDefault="00C123C1" w:rsidP="00BC76A2">
      <w:pPr>
        <w:spacing w:line="312" w:lineRule="auto"/>
        <w:ind w:left="0" w:firstLine="0"/>
        <w:rPr>
          <w:lang w:val="en-US"/>
        </w:rPr>
      </w:pPr>
      <w:r w:rsidRPr="00C123C1">
        <w:rPr>
          <w:lang w:val="en-US"/>
        </w:rPr>
        <w:t xml:space="preserve">Political belief systems are cognitive structures that shape how individuals interpret political issues, labels, 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foundational </w:t>
      </w:r>
      <w:r w:rsidR="00323347">
        <w:rPr>
          <w:lang w:val="en-US"/>
        </w:rPr>
        <w:t>work</w:t>
      </w:r>
      <w:r w:rsidRPr="00C123C1">
        <w:rPr>
          <w:lang w:val="en-US"/>
        </w:rPr>
        <w:t xml:space="preserve"> suggests that political attitudes are interconnected rather than held in isolation, forming structures that guide reasoning and behavior. Converse distinguished between static constraint, where positions on one issue predict positions on another at a given point in time, and dynamic constraint, where changes in one belief trigger shifts in related attitudes. Empirical research has focused largely on static </w:t>
      </w:r>
      <w:proofErr w:type="gramStart"/>
      <w:r w:rsidRPr="00C123C1">
        <w:rPr>
          <w:lang w:val="en-US"/>
        </w:rPr>
        <w:t>constraint</w:t>
      </w:r>
      <w:proofErr w:type="gramEnd"/>
      <w:r w:rsidRPr="00C123C1">
        <w:rPr>
          <w:lang w:val="en-US"/>
        </w:rPr>
        <w:t>, seeking to understand why belief systems vary in consistency across individuals and societies.</w:t>
      </w:r>
    </w:p>
    <w:p w14:paraId="61CE2B55" w14:textId="77777777" w:rsidR="00BC76A2" w:rsidRPr="00BC76A2" w:rsidRDefault="00BC76A2" w:rsidP="00BC76A2">
      <w:pPr>
        <w:spacing w:line="312" w:lineRule="auto"/>
        <w:ind w:left="0" w:firstLine="0"/>
        <w:rPr>
          <w:lang w:val="en-US"/>
        </w:rPr>
      </w:pPr>
    </w:p>
    <w:p w14:paraId="59AC3398" w14:textId="760E9841" w:rsidR="00BC76A2" w:rsidRDefault="00D83E34" w:rsidP="00BC76A2">
      <w:pPr>
        <w:spacing w:line="312" w:lineRule="auto"/>
        <w:ind w:left="0" w:firstLine="0"/>
        <w:rPr>
          <w:lang w:val="en-US"/>
        </w:rPr>
      </w:pPr>
      <w:r w:rsidRPr="00D83E34">
        <w:rPr>
          <w:lang w:val="en-US"/>
        </w:rPr>
        <w:t>The theory of social constraint explains belief system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Pr="00D83E34">
        <w:rPr>
          <w:lang w:val="en-US"/>
        </w:rPr>
        <w:t>found that most citizens hold weakly organized political beliefs, with only modest correlations between attitudes. However, belief constraint was significantly stronger among politically knowledgeable individuals, suggesting that political elites act as cognitive authorities who structure discourse, and engaged citizens are more likely to internalize these frameworks</w:t>
      </w:r>
      <w:r w:rsidR="00323347">
        <w:rPr>
          <w:lang w:val="en-US"/>
        </w:rPr>
        <w:t xml:space="preserve"> </w:t>
      </w:r>
      <w:r w:rsidR="00323347">
        <w:rPr>
          <w:lang w:val="en-US"/>
        </w:rPr>
        <w:fldChar w:fldCharType="begin"/>
      </w:r>
      <w:r w:rsidR="00BB63A5">
        <w:rPr>
          <w:lang w:val="en-US"/>
        </w:rPr>
        <w:instrText xml:space="preserve"> ADDIN ZOTERO_ITEM CSL_CITATION {"citationID":"bPoD2Mfc","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00C123C1" w:rsidRPr="00C123C1">
        <w:rPr>
          <w:lang w:val="en-US"/>
        </w:rPr>
        <w:t xml:space="preserve">, </w:t>
      </w:r>
      <w:r w:rsidRPr="00D83E34">
        <w:rPr>
          <w:lang w:val="en-US"/>
        </w:rPr>
        <w:t xml:space="preserve">reinforcing the </w:t>
      </w:r>
      <w:r>
        <w:rPr>
          <w:lang w:val="en-US"/>
        </w:rPr>
        <w:t>idea that</w:t>
      </w:r>
      <w:r w:rsidRPr="00D83E34">
        <w:rPr>
          <w:lang w:val="en-US"/>
        </w:rPr>
        <w:t xml:space="preserve"> political engagement </w:t>
      </w:r>
      <w:r>
        <w:rPr>
          <w:lang w:val="en-US"/>
        </w:rPr>
        <w:t>enhances</w:t>
      </w:r>
      <w:r w:rsidRPr="00D83E34">
        <w:rPr>
          <w:lang w:val="en-US"/>
        </w:rPr>
        <w:t xml:space="preserve"> attitudinal consistency.</w:t>
      </w:r>
    </w:p>
    <w:p w14:paraId="7C1CA463" w14:textId="77777777" w:rsidR="00C123C1" w:rsidRPr="00BC76A2" w:rsidRDefault="00C123C1" w:rsidP="00BC76A2">
      <w:pPr>
        <w:spacing w:line="312" w:lineRule="auto"/>
        <w:ind w:left="0" w:firstLine="0"/>
        <w:rPr>
          <w:lang w:val="en-US"/>
        </w:rPr>
      </w:pPr>
    </w:p>
    <w:p w14:paraId="642019E4" w14:textId="481413BB" w:rsidR="00BC76A2" w:rsidRPr="00BC76A2" w:rsidRDefault="00FD6664" w:rsidP="00BC76A2">
      <w:pPr>
        <w:spacing w:line="312" w:lineRule="auto"/>
        <w:ind w:left="0" w:firstLine="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constraint as a network of </w:t>
      </w:r>
      <w:r w:rsidRPr="00FD6664">
        <w:rPr>
          <w:lang w:val="en-US"/>
        </w:rPr>
        <w:lastRenderedPageBreak/>
        <w:t xml:space="preserve">interrelated attitudes, where nodes represent attitudes and edges correspond to the squared correlation between them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belief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studies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D83E34">
        <w:rPr>
          <w:lang w:val="en-US"/>
        </w:rPr>
        <w:t>highly</w:t>
      </w:r>
      <w:r w:rsidRPr="00FD6664">
        <w:rPr>
          <w:lang w:val="en-US"/>
        </w:rPr>
        <w:t xml:space="preserve"> institutionalized </w:t>
      </w:r>
      <w:r w:rsidR="00954674">
        <w:rPr>
          <w:lang w:val="en-US"/>
        </w:rPr>
        <w:fldChar w:fldCharType="begin"/>
      </w:r>
      <w:r w:rsidR="00954674">
        <w:rPr>
          <w:lang w:val="en-US"/>
        </w:rPr>
        <w:instrText xml:space="preserve"> ADDIN ZOTERO_ITEM CSL_CITATION {"citationID":"M7rnHYtV","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BB63A5">
        <w:rPr>
          <w:lang w:val="en-US"/>
        </w:rPr>
        <w:instrText xml:space="preserve"> ADDIN ZOTERO_ITEM CSL_CITATION {"citationID":"LnhzPmBq","properties":{"formattedCitation":"(Keskint\\uc0\\u252{}rk, 2022c)","plainCitation":"(Keskintürk, 2022c)","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 systems</w:t>
      </w:r>
      <w:r w:rsidRPr="00FD6664">
        <w:rPr>
          <w:lang w:val="en-US"/>
        </w:rPr>
        <w:t>.</w:t>
      </w:r>
      <w:r w:rsidR="00DB07D0">
        <w:rPr>
          <w:lang w:val="en-US"/>
        </w:rPr>
        <w:t xml:space="preserve"> A</w:t>
      </w:r>
      <w:r>
        <w:rPr>
          <w:lang w:val="en-US"/>
        </w:rPr>
        <w:t>nother study has shown that the constraint of European belief systems is mostly</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 xml:space="preserve">. </w:t>
      </w:r>
      <w:r w:rsidR="00AC30D5" w:rsidRPr="00AC30D5">
        <w:rPr>
          <w:lang w:val="en-US"/>
        </w:rPr>
        <w:t>However, BNA has two key limitations. First, it models attitudinal associations as unsigned, failing to distinguish between positive and negative relationships</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Second, its reliance on squared correlations risks capturing spurious associations that may not hold when accounting for confounding factors</w:t>
      </w:r>
      <w:r w:rsidR="00D83E34">
        <w:rPr>
          <w:lang w:val="en-US"/>
        </w:rPr>
        <w:t xml:space="preserve">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p>
    <w:p w14:paraId="3E8E2AFA" w14:textId="77777777" w:rsidR="00BC76A2" w:rsidRPr="00BC76A2" w:rsidRDefault="00BC76A2" w:rsidP="00BC76A2">
      <w:pPr>
        <w:spacing w:line="312" w:lineRule="auto"/>
        <w:ind w:left="0" w:firstLine="0"/>
        <w:rPr>
          <w:lang w:val="en-US"/>
        </w:rPr>
      </w:pPr>
    </w:p>
    <w:p w14:paraId="1DB0DEA4" w14:textId="59F9AC84" w:rsidR="00DB07D0" w:rsidRDefault="001C051A" w:rsidP="00BC76A2">
      <w:pPr>
        <w:spacing w:line="312" w:lineRule="auto"/>
        <w:ind w:left="0" w:firstLine="0"/>
        <w:rPr>
          <w:lang w:val="en-US"/>
        </w:rPr>
      </w:pPr>
      <w:r w:rsidRPr="001C051A">
        <w:rPr>
          <w:lang w:val="en-US"/>
        </w:rPr>
        <w:t>To overcome the</w:t>
      </w:r>
      <w:r>
        <w:rPr>
          <w:lang w:val="en-US"/>
        </w:rPr>
        <w:t>se</w:t>
      </w:r>
      <w:r w:rsidRPr="001C051A">
        <w:rPr>
          <w:lang w:val="en-US"/>
        </w:rPr>
        <w:t xml:space="preserve"> limitations, partial correlation networks have been introduced to estimate the unique variance shared between each pair of attitudes while controlling for all other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Pr="001C051A">
        <w:rPr>
          <w:lang w:val="en-US"/>
        </w:rPr>
        <w:t xml:space="preserve">. This approach allows for a more </w:t>
      </w:r>
      <w:r>
        <w:rPr>
          <w:lang w:val="en-US"/>
        </w:rPr>
        <w:t>parsimonious</w:t>
      </w:r>
      <w:r w:rsidRPr="001C051A">
        <w:rPr>
          <w:lang w:val="en-US"/>
        </w:rPr>
        <w:t xml:space="preserve"> mapping of belief systems by filtering out </w:t>
      </w:r>
      <w:r>
        <w:rPr>
          <w:lang w:val="en-US"/>
        </w:rPr>
        <w:t>spurious</w:t>
      </w:r>
      <w:r w:rsidRPr="001C051A">
        <w:rPr>
          <w:lang w:val="en-US"/>
        </w:rPr>
        <w:t xml:space="preserve"> associations. Research using partial correlation models consistently finds that symbolic beliefs, such as ideological self-identification, are structurally central, exerting greater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Pr="001C051A">
        <w:rPr>
          <w:lang w:val="en-US"/>
        </w:rPr>
        <w:t xml:space="preserve">. Additionally, </w:t>
      </w:r>
      <w:r w:rsidR="00AC30D5">
        <w:rPr>
          <w:lang w:val="en-US"/>
        </w:rPr>
        <w:t xml:space="preserve">these studies confirmed that </w:t>
      </w:r>
      <w:r w:rsidRPr="001C051A">
        <w:rPr>
          <w:lang w:val="en-US"/>
        </w:rPr>
        <w:t xml:space="preserve">political engagement strengthens belief constraint, as politically interested individuals exhibit denser </w:t>
      </w:r>
      <w:r w:rsidR="00AC30D5">
        <w:rPr>
          <w:lang w:val="en-US"/>
        </w:rPr>
        <w:t>belief systems</w:t>
      </w:r>
      <w:r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Pr="001C051A">
        <w:rPr>
          <w:lang w:val="en-US"/>
        </w:rPr>
        <w:t xml:space="preserve">, and individuals at </w:t>
      </w:r>
      <w:r w:rsidR="00AC30D5">
        <w:rPr>
          <w:lang w:val="en-US"/>
        </w:rPr>
        <w:t>the extreme poles of the left-right continuum</w:t>
      </w:r>
      <w:r w:rsidRPr="001C051A">
        <w:rPr>
          <w:lang w:val="en-US"/>
        </w:rPr>
        <w:t xml:space="preserve"> tend to </w:t>
      </w:r>
      <w:r w:rsidR="00AC30D5">
        <w:rPr>
          <w:lang w:val="en-US"/>
        </w:rPr>
        <w:t>organize their political attitudes more</w:t>
      </w:r>
      <w:r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Pr="001C051A">
        <w:rPr>
          <w:lang w:val="en-US"/>
        </w:rPr>
        <w:t xml:space="preserve">. Beyond political ideology, this pattern extends to other domains. Religious attitudes become increasingly constrained from adolescence to adulthood, suggesting that socialization processes reinforce attitudinal structure over time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BB63A5">
        <w:rPr>
          <w:lang w:val="en-US"/>
        </w:rPr>
        <w:t>.</w:t>
      </w:r>
      <w:r w:rsidRPr="001C051A">
        <w:rPr>
          <w:lang w:val="en-US"/>
        </w:rPr>
        <w:t xml:space="preserve"> Similarly, in the domain of economic attitudes, individuals from lower social positions display more tightly connected inequality belief systems, likely reflecting their heightened exposure to economic hardship</w:t>
      </w:r>
      <w:r w:rsidR="00954674">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Pr="001C051A">
        <w:rPr>
          <w:lang w:val="en-US"/>
        </w:rPr>
        <w:t xml:space="preserve">. </w:t>
      </w:r>
    </w:p>
    <w:p w14:paraId="40D20190" w14:textId="77777777" w:rsidR="001C051A" w:rsidRDefault="001C051A" w:rsidP="00BC76A2">
      <w:pPr>
        <w:spacing w:line="312" w:lineRule="auto"/>
        <w:ind w:left="0" w:firstLine="0"/>
        <w:rPr>
          <w:lang w:val="en-US"/>
        </w:rPr>
      </w:pPr>
    </w:p>
    <w:p w14:paraId="34FA8565" w14:textId="7BFABCBA" w:rsidR="00A00135" w:rsidRPr="00BC76A2" w:rsidRDefault="00AC30D5" w:rsidP="00BC76A2">
      <w:pPr>
        <w:spacing w:line="312" w:lineRule="auto"/>
        <w:ind w:left="0" w:firstLine="0"/>
        <w:rPr>
          <w:lang w:val="en-US"/>
        </w:rPr>
      </w:pPr>
      <w:r w:rsidRPr="00AC30D5">
        <w:rPr>
          <w:lang w:val="en-US"/>
        </w:rPr>
        <w:t>Together, these findings confirm that politically knowledgeable individuals have more structured and consistent belief systems, supporting a socio-centric view of constraint. However, aggregate measures may obscure structural differences in belief systems across social groups.</w:t>
      </w:r>
      <w:r>
        <w:rPr>
          <w:lang w:val="en-US"/>
        </w:rPr>
        <w:t xml:space="preserve"> </w:t>
      </w:r>
      <w:r w:rsidR="00A00135" w:rsidRPr="00A00135">
        <w:rPr>
          <w:lang w:val="en-US"/>
        </w:rPr>
        <w:t xml:space="preserve">The next section </w:t>
      </w:r>
      <w:r>
        <w:rPr>
          <w:lang w:val="en-US"/>
        </w:rPr>
        <w:t>extends the theory of social constraint to account for a</w:t>
      </w:r>
      <w:r w:rsidR="00A00135" w:rsidRPr="00A00135">
        <w:rPr>
          <w:lang w:val="en-US"/>
        </w:rPr>
        <w:t xml:space="preserve"> bidimensional conceptualization of belief constraint</w:t>
      </w:r>
      <w:r w:rsidR="001C051A">
        <w:rPr>
          <w:lang w:val="en-US"/>
        </w:rPr>
        <w:t>.</w:t>
      </w:r>
    </w:p>
    <w:p w14:paraId="7DD7B386" w14:textId="2ED4A558" w:rsidR="002428E4" w:rsidRPr="0063263A" w:rsidRDefault="002428E4" w:rsidP="0063263A">
      <w:pPr>
        <w:pStyle w:val="Titolo3"/>
      </w:pPr>
      <w:r w:rsidRPr="0063263A">
        <w:lastRenderedPageBreak/>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3E6689E3" w:rsidR="00D46BE0" w:rsidRDefault="008E6AB7" w:rsidP="00D46BE0">
      <w:pPr>
        <w:spacing w:line="312" w:lineRule="auto"/>
        <w:ind w:left="0" w:firstLine="0"/>
        <w:rPr>
          <w:lang w:val="en-US"/>
        </w:rPr>
      </w:pPr>
      <w:r w:rsidRPr="008E6AB7">
        <w:rPr>
          <w:lang w:val="en-US"/>
        </w:rPr>
        <w:t xml:space="preserve">The theory of social constraint conceptualizes belief systems as cognitive structures shaped by exposure to elite discourse. However, </w:t>
      </w:r>
      <w:r>
        <w:rPr>
          <w:lang w:val="en-US"/>
        </w:rPr>
        <w:t>measuring mean constraint at the aggregate level entails assuming that</w:t>
      </w:r>
      <w:r w:rsidRPr="008E6AB7">
        <w:rPr>
          <w:lang w:val="en-US"/>
        </w:rPr>
        <w:t xml:space="preserve"> these structures are homogeneous across individuals, differing only in the strength of attitudinal associations rather than in their fundamental organization. Yet, evidence from cultural sociology and political psychology challenges this notion, demonstrating that individuals may organize their political attitudes in qualitatively different ways.</w:t>
      </w:r>
    </w:p>
    <w:p w14:paraId="0F01C3DC" w14:textId="77777777" w:rsidR="008E6AB7" w:rsidRDefault="008E6AB7" w:rsidP="00D46BE0">
      <w:pPr>
        <w:spacing w:line="312" w:lineRule="auto"/>
        <w:ind w:left="0" w:firstLine="0"/>
        <w:rPr>
          <w:lang w:val="en-US"/>
        </w:rPr>
      </w:pPr>
    </w:p>
    <w:p w14:paraId="60CA7F6D" w14:textId="494E9A75" w:rsidR="00174417" w:rsidRDefault="00174417" w:rsidP="00D46BE0">
      <w:pPr>
        <w:spacing w:line="312" w:lineRule="auto"/>
        <w:ind w:left="0" w:firstLine="0"/>
        <w:rPr>
          <w:lang w:val="en-US"/>
        </w:rPr>
      </w:pPr>
      <w:r w:rsidRPr="00174417">
        <w:rPr>
          <w:lang w:val="en-US"/>
        </w:rPr>
        <w:t xml:space="preserve">Studies using Correlational </w:t>
      </w:r>
      <w:r w:rsidR="00954674">
        <w:rPr>
          <w:lang w:val="en-US"/>
        </w:rPr>
        <w:fldChar w:fldCharType="begin"/>
      </w:r>
      <w:r w:rsidR="00954674">
        <w:rPr>
          <w:lang w:val="en-US"/>
        </w:rPr>
        <w:instrText xml:space="preserve"> ADDIN ZOTERO_ITEM CSL_CITATION {"citationID":"RLAXlmEt","properties":{"formattedCitation":"(Boutyline, 2017)","plainCitation":"(Boutyline, 2017)","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954674">
        <w:rPr>
          <w:lang w:val="en-US"/>
        </w:rPr>
        <w:instrText xml:space="preserve"> ADDIN ZOTERO_ITEM CSL_CITATION {"citationID":"JJagV05p","properties":{"formattedCitation":"(Goldberg, 2011)","plainCitation":"(Goldberg, 2011)","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not only in the strength of attitudinal associations but also in which attitudes are connected and whether these associations are positive or negati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ith conventional left-right divisions; alternatives, who mix conservative and progressive stances in ways that do not fit partisan cleavages; and agnostics, whose attitudes exhibit weak or inconsistent structure. Similarly, European political attitudes do not uniformly follow a left-right continuum. 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Similarly, </w:t>
      </w:r>
      <w:r w:rsidR="00954674">
        <w:rPr>
          <w:lang w:val="en-US"/>
        </w:rPr>
        <w:t xml:space="preserve">another study </w:t>
      </w:r>
      <w:r w:rsidRPr="00174417">
        <w:rPr>
          <w:lang w:val="en-US"/>
        </w:rPr>
        <w:t>showed that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cluster into two distinct structures, primarily differing in how individuals conceptualize meritocracy</w:t>
      </w:r>
      <w:r w:rsidR="00954674">
        <w:rPr>
          <w:lang w:val="en-US"/>
        </w:rPr>
        <w:t xml:space="preserve">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In one system, meritocratic beliefs align positively with support for equality and diversity, while in the other, they are negatively associated</w:t>
      </w:r>
      <w:r>
        <w:rPr>
          <w:lang w:val="en-US"/>
        </w:rPr>
        <w:t>.</w:t>
      </w:r>
      <w:r w:rsidRPr="00174417">
        <w:rPr>
          <w:lang w:val="en-US"/>
        </w:rPr>
        <w:t xml:space="preserve"> </w:t>
      </w:r>
    </w:p>
    <w:p w14:paraId="0B976BA9" w14:textId="77777777" w:rsidR="00174417" w:rsidRPr="00D46BE0" w:rsidRDefault="00174417" w:rsidP="00D46BE0">
      <w:pPr>
        <w:spacing w:line="312" w:lineRule="auto"/>
        <w:ind w:left="0" w:firstLine="0"/>
        <w:rPr>
          <w:lang w:val="en-US"/>
        </w:rPr>
      </w:pPr>
    </w:p>
    <w:p w14:paraId="3402CF3C" w14:textId="18BE3537" w:rsidR="00174417" w:rsidRDefault="00954674" w:rsidP="00D46BE0">
      <w:pPr>
        <w:spacing w:line="312" w:lineRule="auto"/>
        <w:ind w:left="0" w:firstLine="0"/>
        <w:rPr>
          <w:lang w:val="en-US"/>
        </w:rPr>
      </w:pPr>
      <w:r>
        <w:rPr>
          <w:lang w:val="en-US"/>
        </w:rPr>
        <w:t>Therefore,</w:t>
      </w:r>
      <w:r w:rsidR="00C6632F" w:rsidRPr="00C6632F">
        <w:rPr>
          <w:lang w:val="en-US"/>
        </w:rPr>
        <w:t xml:space="preserve"> measuring belief constraint solely through mean attitudinal correlations may obscure meaningful structural variations in how different groups conceptualize political issues. </w:t>
      </w:r>
      <w:r w:rsidR="009C5C42" w:rsidRPr="009C5C42">
        <w:rPr>
          <w:lang w:val="en-US"/>
        </w:rPr>
        <w:t xml:space="preserve">If all individuals were exposed to consistent partisan cues—either endorsing or opposing the same set of policies depending on party affiliation—variation in belief systems would be limited to differences in how strongly individuals internalize these associations, affecting only the consistency of attitudinal linkages. </w:t>
      </w:r>
      <w:r w:rsidR="009C5C42">
        <w:rPr>
          <w:lang w:val="en-US"/>
        </w:rPr>
        <w:t>Indeed, i</w:t>
      </w:r>
      <w:r w:rsidR="009C5C42" w:rsidRPr="009C5C42">
        <w:rPr>
          <w:lang w:val="en-US"/>
        </w:rPr>
        <w:t>n bipolar system</w:t>
      </w:r>
      <w:r w:rsidR="009C5C42">
        <w:rPr>
          <w:lang w:val="en-US"/>
        </w:rPr>
        <w:t>s</w:t>
      </w:r>
      <w:r w:rsidR="009C5C42" w:rsidRPr="009C5C42">
        <w:rPr>
          <w:lang w:val="en-US"/>
        </w:rPr>
        <w:t xml:space="preserve"> parties </w:t>
      </w:r>
      <w:r w:rsidR="009C5C42">
        <w:rPr>
          <w:lang w:val="en-US"/>
        </w:rPr>
        <w:t xml:space="preserve">can </w:t>
      </w:r>
      <w:r w:rsidR="009C5C42" w:rsidRPr="009C5C42">
        <w:rPr>
          <w:lang w:val="en-US"/>
        </w:rPr>
        <w:t xml:space="preserve">provide either </w:t>
      </w:r>
      <w:r w:rsidR="009C5C42" w:rsidRPr="009C5C42">
        <w:rPr>
          <w:lang w:val="en-US"/>
        </w:rPr>
        <w:lastRenderedPageBreak/>
        <w:t>identical or opposing cues (e.g., one party supports both policy 1 and policy 2, while the other opposes both)</w:t>
      </w:r>
      <w:r w:rsidR="009C5C42">
        <w:rPr>
          <w:lang w:val="en-US"/>
        </w:rPr>
        <w:t>. Hence,</w:t>
      </w:r>
      <w:r w:rsidR="009C5C42" w:rsidRPr="009C5C42">
        <w:rPr>
          <w:lang w:val="en-US"/>
        </w:rPr>
        <w:t xml:space="preserve"> citizens would still 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 As a result, belief systems can differ structurally across electorates, reflecting the competing partisan narratives that shape political reasoning</w:t>
      </w:r>
      <w:r w:rsidR="00C6632F">
        <w:rPr>
          <w:lang w:val="en-US"/>
        </w:rPr>
        <w:t>.</w:t>
      </w:r>
    </w:p>
    <w:p w14:paraId="0291EE8D" w14:textId="77777777" w:rsidR="009F66DB" w:rsidRPr="00D46BE0" w:rsidRDefault="009F66DB" w:rsidP="00D46BE0">
      <w:pPr>
        <w:spacing w:line="312" w:lineRule="auto"/>
        <w:ind w:left="0" w:firstLine="0"/>
        <w:rPr>
          <w:lang w:val="en-US"/>
        </w:rPr>
      </w:pPr>
    </w:p>
    <w:p w14:paraId="377D3E97" w14:textId="6E593171" w:rsidR="00603770" w:rsidRPr="00477D5F" w:rsidRDefault="002A4EFE" w:rsidP="00603770">
      <w:pPr>
        <w:spacing w:line="312" w:lineRule="auto"/>
        <w:ind w:left="0" w:firstLine="0"/>
        <w:rPr>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this structure is consistent across partisan groups, reflecting societal agreement with a stable and widely shared ideological framework. The bottom-right panel shows low tightness but high consensus, where attitudes are organized similarly across electorates but with weaker associations, indicating a shared but loosely structured belief system.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low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p>
    <w:p w14:paraId="75475F39" w14:textId="77777777" w:rsidR="00603770" w:rsidRPr="00D46BE0" w:rsidRDefault="00603770" w:rsidP="00603770">
      <w:pPr>
        <w:spacing w:line="312" w:lineRule="auto"/>
        <w:ind w:left="0" w:firstLine="0"/>
        <w:rPr>
          <w:lang w:val="en-US"/>
        </w:rPr>
      </w:pPr>
    </w:p>
    <w:p w14:paraId="7321C3ED" w14:textId="2650F40E" w:rsidR="00117736" w:rsidRDefault="004701D8" w:rsidP="00477D5F">
      <w:pPr>
        <w:spacing w:line="312" w:lineRule="auto"/>
        <w:ind w:left="0" w:firstLine="0"/>
        <w:rPr>
          <w:i/>
          <w:iCs/>
          <w:lang w:val="en-US"/>
        </w:rPr>
      </w:pPr>
      <w:r>
        <w:rPr>
          <w:lang w:val="en-US"/>
        </w:rPr>
        <w:t>The typology</w:t>
      </w:r>
      <w:r w:rsidR="00477D5F" w:rsidRPr="00477D5F">
        <w:rPr>
          <w:lang w:val="en-US"/>
        </w:rPr>
        <w:t xml:space="preserve"> </w:t>
      </w:r>
      <w:r>
        <w:rPr>
          <w:lang w:val="en-US"/>
        </w:rPr>
        <w:t>suggests</w:t>
      </w:r>
      <w:r w:rsidR="00477D5F" w:rsidRPr="00477D5F">
        <w:rPr>
          <w:lang w:val="en-US"/>
        </w:rPr>
        <w:t xml:space="preserve"> </w:t>
      </w:r>
      <w:r>
        <w:rPr>
          <w:lang w:val="en-US"/>
        </w:rPr>
        <w:t>decomposing</w:t>
      </w:r>
      <w:r w:rsidR="00477D5F" w:rsidRPr="00477D5F">
        <w:rPr>
          <w:lang w:val="en-US"/>
        </w:rPr>
        <w:t xml:space="preserve"> belief constraint into two dimensions: tightness and consensus.</w:t>
      </w:r>
      <w:r w:rsidR="00477D5F">
        <w:rPr>
          <w:lang w:val="en-US"/>
        </w:rPr>
        <w:t xml:space="preserve"> This might be particularly important in polarized </w:t>
      </w:r>
      <w:r w:rsidR="00477D5F" w:rsidRPr="00477D5F">
        <w:rPr>
          <w:lang w:val="en-US"/>
        </w:rPr>
        <w:t>multiparty systems</w:t>
      </w:r>
      <w:r w:rsidR="00477D5F">
        <w:rPr>
          <w:lang w:val="en-US"/>
        </w:rPr>
        <w:t xml:space="preserve">, where low consensus might bias aggregated measures of belief consistency (such as the mean constraint). </w:t>
      </w:r>
      <w:r w:rsidR="00117736">
        <w:rPr>
          <w:i/>
          <w:iCs/>
          <w:lang w:val="en-US"/>
        </w:rPr>
        <w:br w:type="page"/>
      </w:r>
    </w:p>
    <w:p w14:paraId="563EDF07" w14:textId="7713F6B0" w:rsidR="00D46BE0" w:rsidRPr="00D46BE0" w:rsidRDefault="00D46BE0" w:rsidP="00D46BE0">
      <w:pPr>
        <w:spacing w:line="312"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6D0FB07C">
            <wp:extent cx="5664200" cy="7991352"/>
            <wp:effectExtent l="0" t="0" r="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5090" cy="7992608"/>
                    </a:xfrm>
                    <a:prstGeom prst="rect">
                      <a:avLst/>
                    </a:prstGeom>
                    <a:noFill/>
                    <a:ln>
                      <a:noFill/>
                    </a:ln>
                  </pic:spPr>
                </pic:pic>
              </a:graphicData>
            </a:graphic>
          </wp:inline>
        </w:drawing>
      </w:r>
    </w:p>
    <w:p w14:paraId="6355556A" w14:textId="73D1A516"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0EF3C9AB" w14:textId="5F9FECA8" w:rsidR="008C67F3" w:rsidRPr="00C87489" w:rsidRDefault="00BD6448" w:rsidP="00D924EF">
      <w:pPr>
        <w:pStyle w:val="Titolo3"/>
      </w:pPr>
      <w:bookmarkStart w:id="2" w:name="_4kd5rrk5723d" w:colFirst="0" w:colLast="0"/>
      <w:bookmarkEnd w:id="2"/>
      <w:r w:rsidRPr="00C87489">
        <w:lastRenderedPageBreak/>
        <w:t xml:space="preserve">2.3 Research </w:t>
      </w:r>
      <w:r w:rsidR="00FB0A44">
        <w:t>H</w:t>
      </w:r>
      <w:r w:rsidRPr="00C87489">
        <w:t>ypotheses</w:t>
      </w:r>
    </w:p>
    <w:p w14:paraId="7C338D07" w14:textId="5E67650B" w:rsidR="006E6BD5" w:rsidRPr="006E6BD5" w:rsidRDefault="006E6BD5" w:rsidP="006E6BD5">
      <w:pPr>
        <w:spacing w:line="312" w:lineRule="auto"/>
        <w:ind w:left="0" w:firstLine="0"/>
        <w:rPr>
          <w:lang w:val="en-US"/>
        </w:rPr>
      </w:pPr>
      <w:r>
        <w:rPr>
          <w:lang w:val="en-US"/>
        </w:rPr>
        <w:t>N</w:t>
      </w:r>
      <w:r w:rsidRPr="006E6BD5">
        <w:rPr>
          <w:lang w:val="en-US"/>
        </w:rPr>
        <w:t xml:space="preserve">o study has directly analyzed the Italian political belief system. Italy’s multiparty system make it an ideal case for </w:t>
      </w:r>
      <w:r>
        <w:rPr>
          <w:lang w:val="en-US"/>
        </w:rPr>
        <w:t>testing the extension of the social theory of constraint. This country is characterized by intense political competition between numerous political parties, and this could result in</w:t>
      </w:r>
      <w:r w:rsidRPr="006E6BD5">
        <w:rPr>
          <w:lang w:val="en-US"/>
        </w:rPr>
        <w:t xml:space="preserve"> belief </w:t>
      </w:r>
      <w:r>
        <w:rPr>
          <w:lang w:val="en-US"/>
        </w:rPr>
        <w:t xml:space="preserve">systems structures with low </w:t>
      </w:r>
      <w:r w:rsidRPr="006E6BD5">
        <w:rPr>
          <w:lang w:val="en-US"/>
        </w:rPr>
        <w:t>consensus</w:t>
      </w:r>
      <w:r>
        <w:rPr>
          <w:lang w:val="en-US"/>
        </w:rPr>
        <w:t>.</w:t>
      </w:r>
      <w:r w:rsidRPr="006E6BD5">
        <w:rPr>
          <w:lang w:val="en-US"/>
        </w:rPr>
        <w:t xml:space="preserve"> </w:t>
      </w:r>
    </w:p>
    <w:p w14:paraId="60B63E7A" w14:textId="77777777" w:rsidR="006E6BD5" w:rsidRPr="006E6BD5" w:rsidRDefault="006E6BD5" w:rsidP="006E6BD5">
      <w:pPr>
        <w:spacing w:line="312" w:lineRule="auto"/>
        <w:ind w:left="0" w:firstLine="0"/>
        <w:rPr>
          <w:lang w:val="en-US"/>
        </w:rPr>
      </w:pPr>
    </w:p>
    <w:p w14:paraId="4A87AEC1" w14:textId="2D880DA6" w:rsidR="006E6BD5" w:rsidRPr="006E6BD5" w:rsidRDefault="006E6BD5" w:rsidP="006E6BD5">
      <w:pPr>
        <w:spacing w:line="312" w:lineRule="auto"/>
        <w:ind w:left="0" w:firstLine="0"/>
        <w:rPr>
          <w:lang w:val="en-US"/>
        </w:rPr>
      </w:pPr>
      <w:r w:rsidRPr="006E6BD5">
        <w:rPr>
          <w:lang w:val="en-US"/>
        </w:rPr>
        <w:t xml:space="preserve">This study analyzes Italian political attitudes following the September 2022 general election, when the right-wing coalition—composed of Fratelli </w:t>
      </w:r>
      <w:proofErr w:type="spellStart"/>
      <w:r w:rsidRPr="006E6BD5">
        <w:rPr>
          <w:lang w:val="en-US"/>
        </w:rPr>
        <w:t>d’Italia</w:t>
      </w:r>
      <w:proofErr w:type="spellEnd"/>
      <w:r w:rsidRPr="006E6BD5">
        <w:rPr>
          <w:lang w:val="en-US"/>
        </w:rPr>
        <w:t xml:space="preserve"> (</w:t>
      </w:r>
      <w:r w:rsidRPr="00331C6C">
        <w:rPr>
          <w:i/>
          <w:iCs/>
          <w:lang w:val="en-US"/>
        </w:rPr>
        <w:t>Brothers of Italy</w:t>
      </w:r>
      <w:r w:rsidRPr="006E6BD5">
        <w:rPr>
          <w:lang w:val="en-US"/>
        </w:rPr>
        <w:t xml:space="preserve"> [FDI]), Lega (</w:t>
      </w:r>
      <w:r w:rsidRPr="00331C6C">
        <w:rPr>
          <w:i/>
          <w:iCs/>
          <w:lang w:val="en-US"/>
        </w:rPr>
        <w:t>League</w:t>
      </w:r>
      <w:r w:rsidRPr="006E6BD5">
        <w:rPr>
          <w:lang w:val="en-US"/>
        </w:rPr>
        <w:t xml:space="preserve"> [L]), and Forza Italia (</w:t>
      </w:r>
      <w:r w:rsidRPr="00331C6C">
        <w:rPr>
          <w:i/>
          <w:iCs/>
          <w:lang w:val="en-US"/>
        </w:rPr>
        <w:t>Go Italy</w:t>
      </w:r>
      <w:r w:rsidRPr="006E6BD5">
        <w:rPr>
          <w:lang w:val="en-US"/>
        </w:rPr>
        <w:t xml:space="preserve"> [FI])—secured a relative majority with 43.8% of the parliamentary vote. The primary left-wing coalition, including </w:t>
      </w:r>
      <w:proofErr w:type="spellStart"/>
      <w:r w:rsidRPr="006E6BD5">
        <w:rPr>
          <w:lang w:val="en-US"/>
        </w:rPr>
        <w:t>Partito</w:t>
      </w:r>
      <w:proofErr w:type="spellEnd"/>
      <w:r w:rsidRPr="006E6BD5">
        <w:rPr>
          <w:lang w:val="en-US"/>
        </w:rPr>
        <w:t xml:space="preserve"> Democratico (</w:t>
      </w:r>
      <w:r w:rsidRPr="00331C6C">
        <w:rPr>
          <w:i/>
          <w:iCs/>
          <w:lang w:val="en-US"/>
        </w:rPr>
        <w:t>Democratic Party</w:t>
      </w:r>
      <w:r w:rsidRPr="006E6BD5">
        <w:rPr>
          <w:lang w:val="en-US"/>
        </w:rPr>
        <w:t xml:space="preserve"> [PD]), </w:t>
      </w:r>
      <w:proofErr w:type="spellStart"/>
      <w:r w:rsidRPr="006E6BD5">
        <w:rPr>
          <w:lang w:val="en-US"/>
        </w:rPr>
        <w:t>Alleanza</w:t>
      </w:r>
      <w:proofErr w:type="spellEnd"/>
      <w:r w:rsidRPr="006E6BD5">
        <w:rPr>
          <w:lang w:val="en-US"/>
        </w:rPr>
        <w:t xml:space="preserve"> Verdi e Sinistra </w:t>
      </w:r>
      <w:proofErr w:type="spellStart"/>
      <w:r w:rsidRPr="006E6BD5">
        <w:rPr>
          <w:lang w:val="en-US"/>
        </w:rPr>
        <w:t>Italiana</w:t>
      </w:r>
      <w:proofErr w:type="spellEnd"/>
      <w:r w:rsidRPr="006E6BD5">
        <w:rPr>
          <w:lang w:val="en-US"/>
        </w:rPr>
        <w:t xml:space="preserve"> (</w:t>
      </w:r>
      <w:r w:rsidRPr="00331C6C">
        <w:rPr>
          <w:i/>
          <w:iCs/>
          <w:lang w:val="en-US"/>
        </w:rPr>
        <w:t>Green and Left Alliance</w:t>
      </w:r>
      <w:r w:rsidRPr="006E6BD5">
        <w:rPr>
          <w:lang w:val="en-US"/>
        </w:rPr>
        <w:t xml:space="preserve"> [AVS]), and +Europa (</w:t>
      </w:r>
      <w:r w:rsidRPr="00331C6C">
        <w:rPr>
          <w:i/>
          <w:iCs/>
          <w:lang w:val="en-US"/>
        </w:rPr>
        <w:t>+Europe</w:t>
      </w:r>
      <w:r w:rsidRPr="006E6BD5">
        <w:rPr>
          <w:lang w:val="en-US"/>
        </w:rPr>
        <w:t xml:space="preserve"> [+E]), won 26.1%. </w:t>
      </w:r>
      <w:r>
        <w:rPr>
          <w:lang w:val="en-US"/>
        </w:rPr>
        <w:t>T</w:t>
      </w:r>
      <w:r w:rsidRPr="006E6BD5">
        <w:rPr>
          <w:lang w:val="en-US"/>
        </w:rPr>
        <w:t xml:space="preserve">he </w:t>
      </w:r>
      <w:proofErr w:type="spellStart"/>
      <w:r w:rsidRPr="006E6BD5">
        <w:rPr>
          <w:lang w:val="en-US"/>
        </w:rPr>
        <w:t>Movimento</w:t>
      </w:r>
      <w:proofErr w:type="spellEnd"/>
      <w:r w:rsidRPr="006E6BD5">
        <w:rPr>
          <w:lang w:val="en-US"/>
        </w:rPr>
        <w:t xml:space="preserve"> 5 Stelle (</w:t>
      </w:r>
      <w:r w:rsidRPr="00331C6C">
        <w:rPr>
          <w:i/>
          <w:iCs/>
          <w:lang w:val="en-US"/>
        </w:rPr>
        <w:t>Five Star Movement</w:t>
      </w:r>
      <w:r w:rsidRPr="006E6BD5">
        <w:rPr>
          <w:lang w:val="en-US"/>
        </w:rPr>
        <w:t xml:space="preserve"> [M5S]) ran independently, winning 15.4%, and a centrist alliance garnered 7.8%</w:t>
      </w:r>
      <w:r w:rsidR="004701D8">
        <w:rPr>
          <w:lang w:val="en-US"/>
        </w:rPr>
        <w:t xml:space="preserve"> </w:t>
      </w:r>
      <w:r w:rsidRPr="006E6BD5">
        <w:rPr>
          <w:lang w:val="en-US"/>
        </w:rPr>
        <w:t xml:space="preserve"> </w:t>
      </w:r>
      <w:r w:rsidR="004701D8">
        <w:rPr>
          <w:lang w:val="en-US"/>
        </w:rPr>
        <w:fldChar w:fldCharType="begin"/>
      </w:r>
      <w:r w:rsidR="004701D8">
        <w:rPr>
          <w:lang w:val="en-US"/>
        </w:rPr>
        <w:instrText xml:space="preserve"> ADDIN ZOTERO_ITEM CSL_CITATION {"citationID":"SI2zvYU8","properties":{"formattedCitation":"(Giovannini et al., 2023)","plainCitation":"(Giovannini et al., 2023)","noteIndex":0},"citationItems":[{"id":8323,"uris":["http://zotero.org/users/10425122/items/LRTPNQ7R"],"itemData":{"id":8323,"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Quaderni dell Osservatorio elettorale QOE - IJES","DOI":"10.36253/qoe-14809","ISSN":"2724-4679, 0392-6753","journalAbbreviation":"QOE-IJES","license":"https://creativecommons.org/licenses/by/4.0","source":"DOI.org (Crossref)","title":"Special Issue Introduction – The 2022 Italian general election: a political shock or the new normal?","title-short":"Special Issue Introduction – The 2022 Italian general election","URL":"https://oaj.fupress.net/index.php/qoe/article/view/14809","author":[{"family":"Giovannini","given":"Arianna"},{"family":"Valbruzzi","given":"Marco"},{"family":"Vampa","given":"Davide"}],"accessed":{"date-parts":[["2025",2,6]]},"issued":{"date-parts":[["2023",6,9]]},"citation-key":"giovannini2023"}}],"schema":"https://github.com/citation-style-language/schema/raw/master/csl-citation.json"} </w:instrText>
      </w:r>
      <w:r w:rsidR="004701D8">
        <w:rPr>
          <w:lang w:val="en-US"/>
        </w:rPr>
        <w:fldChar w:fldCharType="separate"/>
      </w:r>
      <w:r w:rsidR="004701D8" w:rsidRPr="002B67C7">
        <w:rPr>
          <w:lang w:val="en-US"/>
        </w:rPr>
        <w:t>(Giovannini et al., 2023)</w:t>
      </w:r>
      <w:r w:rsidR="004701D8">
        <w:rPr>
          <w:lang w:val="en-US"/>
        </w:rPr>
        <w:fldChar w:fldCharType="end"/>
      </w:r>
      <w:r w:rsidRPr="006E6BD5">
        <w:rPr>
          <w:lang w:val="en-US"/>
        </w:rPr>
        <w:t>.</w:t>
      </w:r>
    </w:p>
    <w:p w14:paraId="5247F32F" w14:textId="77777777" w:rsidR="006E6BD5" w:rsidRPr="006E6BD5" w:rsidRDefault="006E6BD5" w:rsidP="006E6BD5">
      <w:pPr>
        <w:spacing w:line="312" w:lineRule="auto"/>
        <w:ind w:left="0" w:firstLine="0"/>
        <w:rPr>
          <w:lang w:val="en-US"/>
        </w:rPr>
      </w:pPr>
    </w:p>
    <w:p w14:paraId="666016D3" w14:textId="47F15512" w:rsidR="007A0BCB" w:rsidRDefault="006E6BD5" w:rsidP="006E6BD5">
      <w:pPr>
        <w:spacing w:line="312" w:lineRule="auto"/>
        <w:ind w:left="0" w:firstLine="0"/>
        <w:rPr>
          <w:lang w:val="en-US"/>
        </w:rPr>
      </w:pP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consistently emerged as a key predictor of belief constraint,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Studies using network models confirm that politically knowledgeable individuals exhibit stronger attitudinal associations and denser belief systems</w:t>
      </w:r>
      <w:r w:rsidR="004701D8">
        <w:rPr>
          <w:lang w:val="en-US"/>
        </w:rPr>
        <w:t xml:space="preserve"> </w:t>
      </w:r>
      <w:r w:rsidR="004701D8">
        <w:rPr>
          <w:lang w:val="en-US"/>
        </w:rPr>
        <w:fldChar w:fldCharType="begin"/>
      </w:r>
      <w:r w:rsidR="004701D8">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6E6BD5">
      <w:pPr>
        <w:spacing w:line="312" w:lineRule="auto"/>
        <w:ind w:left="0" w:firstLine="0"/>
        <w:rPr>
          <w:lang w:val="en-US"/>
        </w:rPr>
      </w:pPr>
    </w:p>
    <w:p w14:paraId="6D01BD54" w14:textId="08AEDD93" w:rsidR="006E6BD5" w:rsidRDefault="006E6BD5" w:rsidP="006E6BD5">
      <w:pPr>
        <w:spacing w:line="312"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6E6BD5">
      <w:pPr>
        <w:spacing w:line="312" w:lineRule="auto"/>
        <w:ind w:left="0" w:firstLine="0"/>
        <w:rPr>
          <w:lang w:val="en-US"/>
        </w:rPr>
      </w:pPr>
    </w:p>
    <w:p w14:paraId="2B04E36B" w14:textId="2B1F4525" w:rsidR="00DC7D41" w:rsidRPr="00DC7D41" w:rsidRDefault="00DC7D41" w:rsidP="00DC7D41">
      <w:pPr>
        <w:spacing w:line="312" w:lineRule="auto"/>
        <w:ind w:left="0" w:firstLine="0"/>
        <w:rPr>
          <w:lang w:val="en-US"/>
        </w:rPr>
      </w:pPr>
      <w:r w:rsidRPr="00DC7D41">
        <w:rPr>
          <w:lang w:val="en-US"/>
        </w:rPr>
        <w:t xml:space="preserve">While political acquaintance is a well-established predictor of attitudinal </w:t>
      </w:r>
      <w:r>
        <w:rPr>
          <w:lang w:val="en-US"/>
        </w:rPr>
        <w:t>tightness</w:t>
      </w:r>
      <w:r w:rsidRPr="00DC7D41">
        <w:rPr>
          <w:lang w:val="en-US"/>
        </w:rPr>
        <w:t>, 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distinguishing their effects is crucial. Prior studies using non-network methodologies found that highly educated individuals exhibit greater attitudinal stability and consistency than the general public</w:t>
      </w:r>
      <w:r w:rsidR="004701D8">
        <w:rPr>
          <w:lang w:val="en-US"/>
        </w:rPr>
        <w:t xml:space="preserve">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 such as abstract reasoning and pattern recognition.</w:t>
      </w:r>
      <w:r>
        <w:rPr>
          <w:lang w:val="en-US"/>
        </w:rPr>
        <w:t xml:space="preserve"> </w:t>
      </w:r>
    </w:p>
    <w:p w14:paraId="75954241" w14:textId="77777777" w:rsidR="00DC7D41" w:rsidRPr="00DC7D41" w:rsidRDefault="00DC7D41" w:rsidP="00DC7D41">
      <w:pPr>
        <w:spacing w:line="312" w:lineRule="auto"/>
        <w:ind w:left="0" w:firstLine="0"/>
        <w:rPr>
          <w:lang w:val="en-US"/>
        </w:rPr>
      </w:pPr>
    </w:p>
    <w:p w14:paraId="3DA28E41" w14:textId="301BA20B" w:rsidR="005D38F4" w:rsidRDefault="00DC7D41" w:rsidP="00DC7D41">
      <w:pPr>
        <w:spacing w:line="312" w:lineRule="auto"/>
        <w:ind w:left="0" w:firstLine="0"/>
        <w:rPr>
          <w:lang w:val="en-US"/>
        </w:rPr>
      </w:pPr>
      <w:r w:rsidRPr="00DC7D41">
        <w:rPr>
          <w:lang w:val="en-US"/>
        </w:rPr>
        <w:lastRenderedPageBreak/>
        <w:t xml:space="preserve">However, network-based evidence remains inconclusive. </w:t>
      </w:r>
      <w:proofErr w:type="spellStart"/>
      <w:r w:rsidRPr="00DC7D41">
        <w:rPr>
          <w:lang w:val="en-US"/>
        </w:rPr>
        <w:t>Boutyline</w:t>
      </w:r>
      <w:proofErr w:type="spellEnd"/>
      <w:r w:rsidRPr="00DC7D41">
        <w:rPr>
          <w:lang w:val="en-US"/>
        </w:rPr>
        <w:t xml:space="preserve"> and Vaisey (2017) found that educational attainment does not significantly predict belief tightness in the U.S., </w:t>
      </w:r>
      <w:r w:rsidR="00E63AAF">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showed that a country’s average level of education is unrelated to belief constraint. In contrast, Van Noord et al. (2024) found that education plays a key role in structuring European belief systems, particularly in reinforcing ideological consistency. These mixed findings challenge the social theory of constraint, as they suggest belief organization might not depend solely on elite cues but also on individual cognitive capacities. If education fosters constraint independently of political engagement, belief tightness would arise from an individual’s ability to recognize and structure attitudinal relationships, rather than from exposure to ideological discourse.</w:t>
      </w:r>
    </w:p>
    <w:p w14:paraId="40E4FCA3" w14:textId="77777777" w:rsidR="00DC7D41" w:rsidRDefault="00DC7D41" w:rsidP="00DC7D41">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02AB847F" w14:textId="177177E9" w:rsidR="00DC7D41" w:rsidRDefault="00DC7D41" w:rsidP="00DC7D41">
      <w:pPr>
        <w:spacing w:line="312" w:lineRule="auto"/>
        <w:ind w:left="0" w:firstLine="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4701D8">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partisan alignment has been largely ignored as a moderating factor. Yet, stratification is conceptually equivalent to a moderation approach, where the selected variable is assumed to shape attitudinal relationships (see Method section). Given this, the absence of vote choice in prior research—likely due to the field’s North American focus—is striking.</w:t>
      </w:r>
      <w:r w:rsidR="0092342C">
        <w:rPr>
          <w:lang w:val="en-US"/>
        </w:rPr>
        <w:t xml:space="preserve"> </w:t>
      </w:r>
    </w:p>
    <w:p w14:paraId="0FAE1FC4" w14:textId="77777777" w:rsidR="0092342C" w:rsidRPr="00DC7D41" w:rsidRDefault="0092342C" w:rsidP="00DC7D41">
      <w:pPr>
        <w:spacing w:line="312" w:lineRule="auto"/>
        <w:ind w:left="0" w:firstLine="0"/>
        <w:rPr>
          <w:lang w:val="en-US"/>
        </w:rPr>
      </w:pPr>
    </w:p>
    <w:p w14:paraId="09069EE8" w14:textId="383C8601" w:rsidR="00DC7D41" w:rsidRPr="00DC7D41" w:rsidRDefault="00DC7D41" w:rsidP="00DC7D41">
      <w:pPr>
        <w:spacing w:line="312" w:lineRule="auto"/>
        <w:ind w:left="0" w:firstLine="0"/>
        <w:rPr>
          <w:lang w:val="en-US"/>
        </w:rPr>
      </w:pPr>
      <w:r w:rsidRPr="00DC7D41">
        <w:rPr>
          <w:lang w:val="en-US"/>
        </w:rPr>
        <w:t>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relatively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DC7D41">
      <w:pPr>
        <w:spacing w:line="312" w:lineRule="auto"/>
        <w:ind w:left="0" w:firstLine="0"/>
        <w:rPr>
          <w:lang w:val="en-US"/>
        </w:rPr>
      </w:pPr>
    </w:p>
    <w:p w14:paraId="1BA9EDF9" w14:textId="02622890" w:rsidR="00D954E9" w:rsidRDefault="00DC7D41" w:rsidP="00D954E9">
      <w:pPr>
        <w:spacing w:line="312" w:lineRule="auto"/>
        <w:ind w:left="0" w:firstLine="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PD, AVS, +E), and the Five Star Movement (M5S). If vote choice structures belief systems, we should observe systematic differences in attitudinal associations across electorates. </w:t>
      </w:r>
    </w:p>
    <w:p w14:paraId="3BC809CD" w14:textId="77777777" w:rsidR="0092342C" w:rsidRPr="00D954E9" w:rsidRDefault="0092342C"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lastRenderedPageBreak/>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559DD239" w14:textId="10869441" w:rsidR="00FF071C" w:rsidRDefault="0092342C" w:rsidP="0092342C">
      <w:pPr>
        <w:spacing w:line="312"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hile earlier waves focused on the pandemic, this wave—fielded one month after the September 25, </w:t>
      </w:r>
      <w:proofErr w:type="gramStart"/>
      <w:r w:rsidRPr="0092342C">
        <w:rPr>
          <w:lang w:val="en-US"/>
        </w:rPr>
        <w:t>2022</w:t>
      </w:r>
      <w:proofErr w:type="gramEnd"/>
      <w:r w:rsidRPr="0092342C">
        <w:rPr>
          <w:lang w:val="en-US"/>
        </w:rPr>
        <w:t xml:space="preserve"> general election—included </w:t>
      </w:r>
      <w:r w:rsidR="00E63AAF">
        <w:rPr>
          <w:lang w:val="en-US"/>
        </w:rPr>
        <w:t xml:space="preserve">original and </w:t>
      </w:r>
      <w:r w:rsidRPr="0092342C">
        <w:rPr>
          <w:lang w:val="en-US"/>
        </w:rPr>
        <w:t>extensive measures of symbolic and operational components of Italian political beliefs.</w:t>
      </w:r>
      <w:r>
        <w:rPr>
          <w:lang w:val="en-US"/>
        </w:rPr>
        <w:t xml:space="preserve"> </w:t>
      </w:r>
      <w:r w:rsidR="0000692E">
        <w:rPr>
          <w:lang w:val="en-US"/>
        </w:rPr>
        <w:t>The survey</w:t>
      </w:r>
      <w:r w:rsidRPr="0092342C">
        <w:rPr>
          <w:lang w:val="en-US"/>
        </w:rPr>
        <w:t xml:space="preserve"> features a core module, completed by all respondents, and </w:t>
      </w:r>
      <w:proofErr w:type="gramStart"/>
      <w:r w:rsidRPr="0092342C">
        <w:rPr>
          <w:lang w:val="en-US"/>
        </w:rPr>
        <w:t>additional</w:t>
      </w:r>
      <w:proofErr w:type="gramEnd"/>
      <w:r w:rsidRPr="0092342C">
        <w:rPr>
          <w:lang w:val="en-US"/>
        </w:rPr>
        <w:t xml:space="preserve"> randomly assigned thematic sections</w:t>
      </w:r>
      <w:r>
        <w:rPr>
          <w:lang w:val="en-US"/>
        </w:rPr>
        <w:t xml:space="preserve">, one of which </w:t>
      </w:r>
      <w:r w:rsidR="0000692E">
        <w:rPr>
          <w:lang w:val="en-US"/>
        </w:rPr>
        <w:t>measured</w:t>
      </w:r>
      <w:r>
        <w:rPr>
          <w:lang w:val="en-US"/>
        </w:rPr>
        <w:t xml:space="preserve"> the political attitudes at the core of this study</w:t>
      </w:r>
      <w:r w:rsidRPr="0092342C">
        <w:rPr>
          <w:lang w:val="en-US"/>
        </w:rPr>
        <w:t>. The present study analyzes 1,149 respondents after list-wise deletion from an initial 1,850-person sample</w:t>
      </w:r>
      <w:r>
        <w:rPr>
          <w:lang w:val="en-US"/>
        </w:rPr>
        <w:t xml:space="preserve">. </w:t>
      </w:r>
    </w:p>
    <w:p w14:paraId="51427BF0" w14:textId="77777777" w:rsidR="0092342C" w:rsidRDefault="0092342C" w:rsidP="0092342C">
      <w:pPr>
        <w:spacing w:line="312" w:lineRule="auto"/>
        <w:ind w:left="0" w:firstLine="0"/>
        <w:rPr>
          <w:lang w:val="en-US"/>
        </w:rPr>
      </w:pPr>
    </w:p>
    <w:p w14:paraId="478F6EE6" w14:textId="025C09C9" w:rsidR="00981A54" w:rsidRDefault="0092342C" w:rsidP="00981A54">
      <w:pPr>
        <w:spacing w:line="312" w:lineRule="auto"/>
        <w:ind w:left="0" w:firstLine="0"/>
        <w:rPr>
          <w:lang w:val="en-US"/>
        </w:rPr>
      </w:pPr>
      <w:r w:rsidRPr="0092342C">
        <w:rPr>
          <w:lang w:val="en-US"/>
        </w:rPr>
        <w:t xml:space="preserve">Table 1 (below) lists the attitudinal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w:t>
      </w:r>
      <w:proofErr w:type="gramStart"/>
      <w:r w:rsidR="00582E5C">
        <w:rPr>
          <w:lang w:val="en-US"/>
        </w:rPr>
        <w:t>the stratificational</w:t>
      </w:r>
      <w:proofErr w:type="gramEnd"/>
      <w:r w:rsidR="00582E5C">
        <w:rPr>
          <w:lang w:val="en-US"/>
        </w:rPr>
        <w:t xml:space="preserve"> measures (political interest, education, self-reported vote-choice). </w:t>
      </w:r>
      <w:r w:rsidRPr="0092342C">
        <w:rPr>
          <w:lang w:val="en-US"/>
        </w:rPr>
        <w:t xml:space="preserve">Variables span multiple scales and have been </w:t>
      </w:r>
      <w:proofErr w:type="gramStart"/>
      <w:r w:rsidRPr="0092342C">
        <w:rPr>
          <w:lang w:val="en-US"/>
        </w:rPr>
        <w:t>recoded</w:t>
      </w:r>
      <w:proofErr w:type="gramEnd"/>
      <w:r w:rsidRPr="0092342C">
        <w:rPr>
          <w:lang w:val="en-US"/>
        </w:rPr>
        <w:t xml:space="preserve"> for directional consistency, ensuring higher values indicate greater suppor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identity and party attachment)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scores for Italy’s five major parties (FDI, L, FI; PD; M5S). PTVs measure </w:t>
      </w:r>
      <w:r>
        <w:rPr>
          <w:lang w:val="en-US"/>
        </w:rPr>
        <w:t xml:space="preserve">the </w:t>
      </w:r>
      <w:r w:rsidRPr="0092342C">
        <w:rPr>
          <w:lang w:val="en-US"/>
        </w:rPr>
        <w:t xml:space="preserve">electoral utility </w:t>
      </w:r>
      <w:r>
        <w:rPr>
          <w:lang w:val="en-US"/>
        </w:rPr>
        <w:t xml:space="preserve">voters gain by voting for a </w:t>
      </w:r>
      <w:r w:rsidR="00981A54">
        <w:rPr>
          <w:lang w:val="en-US"/>
        </w:rPr>
        <w:t>party and</w:t>
      </w:r>
      <w:r w:rsidRPr="0092342C">
        <w:rPr>
          <w:lang w:val="en-US"/>
        </w:rPr>
        <w:t xml:space="preserve"> offer a continuous</w:t>
      </w:r>
      <w:r>
        <w:rPr>
          <w:lang w:val="en-US"/>
        </w:rPr>
        <w:t xml:space="preserve"> measure that is complementary to vote-choice, while possessing</w:t>
      </w:r>
      <w:r w:rsidRPr="0092342C">
        <w:rPr>
          <w:lang w:val="en-US"/>
        </w:rPr>
        <w:t xml:space="preserve"> high-variance</w:t>
      </w:r>
      <w:r w:rsidR="0000692E">
        <w:rPr>
          <w:lang w:val="en-US"/>
        </w:rPr>
        <w:t xml:space="preserve"> </w:t>
      </w:r>
      <w:r w:rsidR="0000692E">
        <w:rPr>
          <w:lang w:val="en-US"/>
        </w:rPr>
        <w:fldChar w:fldCharType="begin"/>
      </w:r>
      <w:r w:rsidR="0000692E">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00692E">
        <w:rPr>
          <w:lang w:val="en-US"/>
        </w:rPr>
        <w:fldChar w:fldCharType="separate"/>
      </w:r>
      <w:r w:rsidR="0000692E" w:rsidRPr="0000692E">
        <w:rPr>
          <w:lang w:val="en-US"/>
        </w:rPr>
        <w:t>(Van Der Eijk et al., 2006)</w:t>
      </w:r>
      <w:r w:rsidR="0000692E">
        <w:rPr>
          <w:lang w:val="en-US"/>
        </w:rPr>
        <w:fldChar w:fldCharType="end"/>
      </w:r>
      <w:r w:rsidR="0000692E">
        <w:rPr>
          <w:lang w:val="en-US"/>
        </w:rPr>
        <w:t xml:space="preserve">. </w:t>
      </w:r>
      <w:r w:rsidR="00981A54">
        <w:rPr>
          <w:lang w:val="en-US"/>
        </w:rPr>
        <w:t xml:space="preserve">Following past research on belief systems, </w:t>
      </w:r>
      <w:proofErr w:type="gramStart"/>
      <w:r w:rsidR="00981A54">
        <w:rPr>
          <w:lang w:val="en-US"/>
        </w:rPr>
        <w:t>t</w:t>
      </w:r>
      <w:r w:rsidR="00981A54" w:rsidRPr="00981A54">
        <w:rPr>
          <w:lang w:val="en-US"/>
        </w:rPr>
        <w:t>he majority of</w:t>
      </w:r>
      <w:proofErr w:type="gramEnd"/>
      <w:r w:rsidR="00981A54" w:rsidRPr="00981A54">
        <w:rPr>
          <w:lang w:val="en-US"/>
        </w:rPr>
        <w:t xml:space="preserve"> selected variables are operational (</w:t>
      </w:r>
      <w:proofErr w:type="spellStart"/>
      <w:r w:rsidR="00981A54" w:rsidRPr="00981A54">
        <w:rPr>
          <w:lang w:val="en-US"/>
        </w:rPr>
        <w:t>Boutyline</w:t>
      </w:r>
      <w:proofErr w:type="spellEnd"/>
      <w:r w:rsidR="00981A54" w:rsidRPr="00981A54">
        <w:rPr>
          <w:lang w:val="en-US"/>
        </w:rPr>
        <w:t xml:space="preserve"> &amp; Vaisey, 2017; Brandt et al., 2019; </w:t>
      </w:r>
      <w:proofErr w:type="spellStart"/>
      <w:r w:rsidR="00981A54" w:rsidRPr="00981A54">
        <w:rPr>
          <w:lang w:val="en-US"/>
        </w:rPr>
        <w:t>Keskintürk</w:t>
      </w:r>
      <w:proofErr w:type="spellEnd"/>
      <w:r w:rsidR="00981A54" w:rsidRPr="00981A54">
        <w:rPr>
          <w:lang w:val="en-US"/>
        </w:rPr>
        <w:t>, 2022b).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Caldwell, 1981; Di Nicola, 2016; Vergallo, 2019)</w:t>
      </w:r>
      <w:r w:rsidR="0000692E">
        <w:rPr>
          <w:lang w:val="en-US"/>
        </w:rPr>
        <w:fldChar w:fldCharType="end"/>
      </w:r>
      <w:r w:rsidR="00981A54" w:rsidRPr="00981A54">
        <w:rPr>
          <w:lang w:val="en-US"/>
        </w:rPr>
        <w:t xml:space="preserve">. Four additional variables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w:t>
      </w:r>
      <w:r w:rsidR="00981A54" w:rsidRPr="00981A54">
        <w:rPr>
          <w:lang w:val="en-US"/>
        </w:rPr>
        <w:lastRenderedPageBreak/>
        <w:t xml:space="preserve">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the dataset includes </w:t>
      </w:r>
      <w:r w:rsidR="00981A54">
        <w:rPr>
          <w:lang w:val="en-US"/>
        </w:rPr>
        <w:t>two items tapping into salient socio-political issues at the time of the elections. These tap into support for</w:t>
      </w:r>
      <w:r w:rsidR="00981A54" w:rsidRPr="00981A54">
        <w:rPr>
          <w:lang w:val="en-US"/>
        </w:rPr>
        <w:t xml:space="preserve"> supplying arms to Ukraine </w:t>
      </w:r>
      <w:r w:rsidR="00981A54">
        <w:rPr>
          <w:lang w:val="en-US"/>
        </w:rPr>
        <w:t>and attitudes toward migration</w:t>
      </w:r>
      <w:r w:rsidR="00981A54" w:rsidRPr="00981A54">
        <w:rPr>
          <w:lang w:val="en-US"/>
        </w:rPr>
        <w: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3512E12"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w:t>
      </w:r>
      <w:r w:rsidR="003569BF">
        <w:rPr>
          <w:lang w:val="en-US"/>
        </w:rPr>
        <w:t>2</w:t>
      </w:r>
      <w:r w:rsidRPr="00C87489">
        <w:rPr>
          <w:lang w:val="en-US"/>
        </w:rPr>
        <w:t xml:space="preserve"> (below) summarizes these steps. </w:t>
      </w:r>
    </w:p>
    <w:p w14:paraId="649310C6" w14:textId="77777777" w:rsidR="0024242A" w:rsidRPr="00C87489" w:rsidRDefault="0024242A" w:rsidP="0024242A">
      <w:pPr>
        <w:ind w:left="0" w:firstLine="0"/>
        <w:rPr>
          <w:lang w:val="en-US"/>
        </w:rPr>
      </w:pPr>
    </w:p>
    <w:p w14:paraId="567195F6" w14:textId="77777777" w:rsidR="003569BF" w:rsidRDefault="0024242A" w:rsidP="003569BF">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19D333A9" w:rsidR="0024242A" w:rsidRPr="00C87489" w:rsidRDefault="0024242A" w:rsidP="003569BF">
      <w:pPr>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3F449E3C" w14:textId="77777777" w:rsidR="003569BF" w:rsidRDefault="003569BF" w:rsidP="0024242A">
      <w:pPr>
        <w:ind w:left="0" w:firstLine="0"/>
        <w:rPr>
          <w:lang w:val="en-US"/>
        </w:rPr>
      </w:pPr>
    </w:p>
    <w:p w14:paraId="65092477" w14:textId="77777777" w:rsidR="003569BF" w:rsidRDefault="003569BF" w:rsidP="0024242A">
      <w:pPr>
        <w:ind w:left="0" w:firstLine="0"/>
        <w:rPr>
          <w:lang w:val="en-US"/>
        </w:rPr>
      </w:pPr>
    </w:p>
    <w:p w14:paraId="77208AF8" w14:textId="77777777" w:rsidR="003569BF" w:rsidRDefault="003569BF" w:rsidP="0024242A">
      <w:pPr>
        <w:ind w:left="0" w:firstLine="0"/>
        <w:rPr>
          <w:lang w:val="en-US"/>
        </w:rPr>
      </w:pPr>
    </w:p>
    <w:p w14:paraId="7285F6BB" w14:textId="77777777" w:rsidR="003569BF" w:rsidRDefault="003569BF" w:rsidP="0024242A">
      <w:pPr>
        <w:ind w:left="0" w:firstLine="0"/>
        <w:rPr>
          <w:lang w:val="en-US"/>
        </w:rPr>
      </w:pPr>
    </w:p>
    <w:p w14:paraId="6A4214B3" w14:textId="77777777" w:rsidR="003569BF" w:rsidRDefault="003569BF" w:rsidP="0024242A">
      <w:pPr>
        <w:ind w:left="0" w:firstLine="0"/>
        <w:rPr>
          <w:lang w:val="en-US"/>
        </w:rPr>
      </w:pPr>
    </w:p>
    <w:p w14:paraId="034032B9" w14:textId="77777777" w:rsidR="003569BF" w:rsidRDefault="003569BF" w:rsidP="0024242A">
      <w:pPr>
        <w:ind w:left="0" w:firstLine="0"/>
        <w:rPr>
          <w:lang w:val="en-US"/>
        </w:rPr>
      </w:pPr>
    </w:p>
    <w:p w14:paraId="39EA60D8" w14:textId="77777777" w:rsidR="003569BF" w:rsidRDefault="003569BF" w:rsidP="0024242A">
      <w:pPr>
        <w:ind w:left="0" w:firstLine="0"/>
        <w:rPr>
          <w:lang w:val="en-US"/>
        </w:rPr>
      </w:pPr>
    </w:p>
    <w:p w14:paraId="5076BA7F" w14:textId="77777777" w:rsidR="003569BF" w:rsidRDefault="003569BF" w:rsidP="0024242A">
      <w:pPr>
        <w:ind w:left="0" w:firstLine="0"/>
        <w:rPr>
          <w:lang w:val="en-US"/>
        </w:rPr>
      </w:pPr>
    </w:p>
    <w:p w14:paraId="49EB242F" w14:textId="77777777" w:rsidR="003569BF" w:rsidRDefault="003569BF" w:rsidP="0024242A">
      <w:pPr>
        <w:ind w:left="0" w:firstLine="0"/>
        <w:rPr>
          <w:lang w:val="en-US"/>
        </w:rPr>
      </w:pPr>
    </w:p>
    <w:p w14:paraId="657D6EC8" w14:textId="77777777" w:rsidR="003569BF" w:rsidRDefault="003569BF" w:rsidP="0024242A">
      <w:pPr>
        <w:ind w:left="0" w:firstLine="0"/>
        <w:rPr>
          <w:lang w:val="en-US"/>
        </w:rPr>
      </w:pPr>
    </w:p>
    <w:p w14:paraId="3126BAD4" w14:textId="77777777" w:rsidR="003569BF" w:rsidRDefault="003569BF" w:rsidP="0024242A">
      <w:pPr>
        <w:ind w:left="0" w:firstLine="0"/>
        <w:rPr>
          <w:lang w:val="en-US"/>
        </w:rPr>
      </w:pPr>
    </w:p>
    <w:p w14:paraId="09E54909" w14:textId="77777777" w:rsidR="003569BF" w:rsidRDefault="003569BF" w:rsidP="0024242A">
      <w:pPr>
        <w:ind w:left="0" w:firstLine="0"/>
        <w:rPr>
          <w:lang w:val="en-US"/>
        </w:rPr>
      </w:pPr>
    </w:p>
    <w:p w14:paraId="0619F388" w14:textId="77777777" w:rsidR="003569BF" w:rsidRDefault="003569BF" w:rsidP="0024242A">
      <w:pPr>
        <w:ind w:left="0" w:firstLine="0"/>
        <w:rPr>
          <w:lang w:val="en-US"/>
        </w:rPr>
      </w:pPr>
    </w:p>
    <w:p w14:paraId="1DE94AAC" w14:textId="77777777" w:rsidR="003569BF" w:rsidRDefault="003569BF" w:rsidP="0024242A">
      <w:pPr>
        <w:ind w:left="0" w:firstLine="0"/>
        <w:rPr>
          <w:lang w:val="en-US"/>
        </w:rPr>
      </w:pPr>
    </w:p>
    <w:p w14:paraId="20F0C45D" w14:textId="77777777" w:rsidR="003569BF" w:rsidRDefault="003569BF" w:rsidP="0024242A">
      <w:pPr>
        <w:ind w:left="0" w:firstLine="0"/>
        <w:rPr>
          <w:lang w:val="en-US"/>
        </w:rPr>
      </w:pPr>
    </w:p>
    <w:p w14:paraId="4226F1D7" w14:textId="77777777" w:rsidR="003569BF" w:rsidRDefault="003569BF" w:rsidP="0024242A">
      <w:pPr>
        <w:ind w:left="0" w:firstLine="0"/>
        <w:rPr>
          <w:lang w:val="en-US"/>
        </w:rPr>
      </w:pPr>
    </w:p>
    <w:p w14:paraId="28D05005" w14:textId="77777777" w:rsidR="003569BF" w:rsidRDefault="003569BF" w:rsidP="0024242A">
      <w:pPr>
        <w:ind w:left="0" w:firstLine="0"/>
        <w:rPr>
          <w:lang w:val="en-US"/>
        </w:rPr>
      </w:pPr>
    </w:p>
    <w:p w14:paraId="7A31E649" w14:textId="77777777" w:rsidR="003569BF" w:rsidRDefault="003569BF" w:rsidP="0024242A">
      <w:pPr>
        <w:ind w:left="0" w:firstLine="0"/>
        <w:rPr>
          <w:lang w:val="en-US"/>
        </w:rPr>
      </w:pPr>
    </w:p>
    <w:p w14:paraId="633F87E6" w14:textId="77777777" w:rsidR="003569BF" w:rsidRDefault="003569BF" w:rsidP="0024242A">
      <w:pPr>
        <w:ind w:left="0" w:firstLine="0"/>
        <w:rPr>
          <w:lang w:val="en-US"/>
        </w:rPr>
      </w:pPr>
    </w:p>
    <w:p w14:paraId="119B954D" w14:textId="77777777" w:rsidR="003569BF" w:rsidRDefault="003569BF" w:rsidP="0024242A">
      <w:pPr>
        <w:ind w:left="0" w:firstLine="0"/>
        <w:rPr>
          <w:lang w:val="en-US"/>
        </w:rPr>
      </w:pPr>
    </w:p>
    <w:p w14:paraId="2FB415BA" w14:textId="7C0F64C2" w:rsidR="003569BF" w:rsidRPr="00117736" w:rsidRDefault="003569BF" w:rsidP="0024242A">
      <w:pPr>
        <w:ind w:left="0" w:firstLine="0"/>
        <w:rPr>
          <w:lang w:val="en-US"/>
        </w:rPr>
      </w:pPr>
      <w:r w:rsidRPr="003569BF">
        <w:rPr>
          <w:i/>
          <w:iCs/>
          <w:sz w:val="20"/>
          <w:szCs w:val="20"/>
          <w:lang w:val="en-US"/>
        </w:rPr>
        <w:t>Caption:</w:t>
      </w:r>
      <w:r w:rsidRPr="003569BF">
        <w:rPr>
          <w:sz w:val="20"/>
          <w:szCs w:val="20"/>
          <w:lang w:val="en-US"/>
        </w:rPr>
        <w:t xml:space="preserve"> Analytical strategy of the </w:t>
      </w:r>
      <w:r w:rsidR="00582E5C">
        <w:rPr>
          <w:sz w:val="20"/>
          <w:szCs w:val="20"/>
          <w:lang w:val="en-US"/>
        </w:rPr>
        <w:t>A</w:t>
      </w:r>
      <w:r w:rsidRPr="003569BF">
        <w:rPr>
          <w:sz w:val="20"/>
          <w:szCs w:val="20"/>
          <w:lang w:val="en-US"/>
        </w:rPr>
        <w:t xml:space="preserve">rticle. I address the </w:t>
      </w:r>
      <w:proofErr w:type="gramStart"/>
      <w:r w:rsidRPr="003569BF">
        <w:rPr>
          <w:sz w:val="20"/>
          <w:szCs w:val="20"/>
          <w:lang w:val="en-US"/>
        </w:rPr>
        <w:t>tightness</w:t>
      </w:r>
      <w:proofErr w:type="gramEnd"/>
      <w:r w:rsidRPr="003569BF">
        <w:rPr>
          <w:sz w:val="20"/>
          <w:szCs w:val="20"/>
          <w:lang w:val="en-US"/>
        </w:rPr>
        <w:t xml:space="preserve">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w:t>
            </w:r>
            <w:proofErr w:type="gramStart"/>
            <w:r w:rsidRPr="00C87489">
              <w:rPr>
                <w:sz w:val="16"/>
                <w:szCs w:val="16"/>
                <w:lang w:val="en-US"/>
              </w:rPr>
              <w:t>election,]</w:t>
            </w:r>
            <w:proofErr w:type="gramEnd"/>
            <w:r w:rsidRPr="00C87489">
              <w:rPr>
                <w:sz w:val="16"/>
                <w:szCs w:val="16"/>
                <w:lang w:val="en-US"/>
              </w:rPr>
              <w:t xml:space="preserve">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w:t>
            </w:r>
            <w:proofErr w:type="gramStart"/>
            <w:r w:rsidRPr="00C87489">
              <w:rPr>
                <w:sz w:val="16"/>
                <w:szCs w:val="16"/>
                <w:lang w:val="en-US"/>
              </w:rPr>
              <w:t>how</w:t>
            </w:r>
            <w:proofErr w:type="gramEnd"/>
            <w:r w:rsidRPr="00C87489">
              <w:rPr>
                <w:sz w:val="16"/>
                <w:szCs w:val="16"/>
                <w:lang w:val="en-US"/>
              </w:rPr>
              <w:t xml:space="preserve">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0F5117"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24807F6"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0D064260" w14:textId="1F168211" w:rsidR="00271FD3" w:rsidRDefault="00C5049D" w:rsidP="002E565A">
      <w:pPr>
        <w:spacing w:line="312" w:lineRule="auto"/>
        <w:ind w:left="0" w:firstLine="0"/>
        <w:rPr>
          <w:lang w:val="en-US"/>
        </w:rPr>
      </w:pPr>
      <w:r w:rsidRPr="00C5049D">
        <w:rPr>
          <w:lang w:val="en-US"/>
        </w:rPr>
        <w:t xml:space="preserve">This study estimates belief </w:t>
      </w:r>
      <w:r>
        <w:rPr>
          <w:lang w:val="en-US"/>
        </w:rPr>
        <w:t>systems</w:t>
      </w:r>
      <w:r w:rsidRPr="00C5049D">
        <w:rPr>
          <w:lang w:val="en-US"/>
        </w:rPr>
        <w:t xml:space="preserve"> using </w:t>
      </w:r>
      <w:r>
        <w:rPr>
          <w:lang w:val="en-US"/>
        </w:rPr>
        <w:t xml:space="preserve">two typed of </w:t>
      </w:r>
      <w:r w:rsidRPr="00C5049D">
        <w:rPr>
          <w:lang w:val="en-US"/>
        </w:rPr>
        <w:t>Pairwise Markov Random Field models</w:t>
      </w:r>
      <w:r w:rsidR="00D559A0">
        <w:rPr>
          <w:lang w:val="en-US"/>
        </w:rPr>
        <w:t>,</w:t>
      </w:r>
      <w:r w:rsidRPr="00C5049D">
        <w:rPr>
          <w:lang w:val="en-US"/>
        </w:rPr>
        <w:t xml:space="preserve"> which represent survey variables as nodes in a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Pr="00C5049D">
        <w:rPr>
          <w:lang w:val="en-US"/>
        </w:rPr>
        <w:t xml:space="preserve">. Unlike simple correlational networks, these models identify unique </w:t>
      </w:r>
      <w:r w:rsidR="00D559A0">
        <w:rPr>
          <w:lang w:val="en-US"/>
        </w:rPr>
        <w:t xml:space="preserve">and signed </w:t>
      </w:r>
      <w:r w:rsidRPr="00C5049D">
        <w:rPr>
          <w:lang w:val="en-US"/>
        </w:rPr>
        <w:t xml:space="preserve">associations between variables while </w:t>
      </w:r>
      <w:proofErr w:type="gramStart"/>
      <w:r w:rsidRPr="00C5049D">
        <w:rPr>
          <w:lang w:val="en-US"/>
        </w:rPr>
        <w:t>controlling for</w:t>
      </w:r>
      <w:proofErr w:type="gramEnd"/>
      <w:r w:rsidRPr="00C5049D">
        <w:rPr>
          <w:lang w:val="en-US"/>
        </w:rPr>
        <w:t xml:space="preserve"> all others</w:t>
      </w:r>
      <w:r>
        <w:rPr>
          <w:lang w:val="en-US"/>
        </w:rPr>
        <w:t xml:space="preserve">. H1 and H2 are assessed by splitting </w:t>
      </w:r>
      <w:proofErr w:type="gramStart"/>
      <w:r>
        <w:rPr>
          <w:lang w:val="en-US"/>
        </w:rPr>
        <w:t>the sample</w:t>
      </w:r>
      <w:proofErr w:type="gramEnd"/>
      <w:r>
        <w:rPr>
          <w:lang w:val="en-US"/>
        </w:rPr>
        <w:t xml:space="preserve"> at median levels of political interest and education, and by fitting four mixed graphical models. H3 is tested with a Moderated </w:t>
      </w:r>
      <w:r w:rsidR="00671DAC">
        <w:rPr>
          <w:lang w:val="en-US"/>
        </w:rPr>
        <w:t>Network</w:t>
      </w:r>
      <w:r>
        <w:rPr>
          <w:lang w:val="en-US"/>
        </w:rPr>
        <w:t xml:space="preserve"> Model instead.  </w:t>
      </w:r>
    </w:p>
    <w:p w14:paraId="102E1B8B" w14:textId="77777777" w:rsidR="00C5049D" w:rsidRPr="00C87489" w:rsidRDefault="00C5049D" w:rsidP="002E565A">
      <w:pPr>
        <w:spacing w:line="312" w:lineRule="auto"/>
        <w:ind w:left="0" w:firstLine="0"/>
        <w:rPr>
          <w:lang w:val="en-US"/>
        </w:rPr>
      </w:pPr>
    </w:p>
    <w:p w14:paraId="786EF8D9" w14:textId="76466FE9" w:rsidR="00C5049D"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approach is more suitable than raw correlation networks, as it accounts for the unique variance shared between attitudes while filtering out spurious association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MGM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Tibshirani, 1996)</w:t>
      </w:r>
      <w:r w:rsidR="00293A2F">
        <w:rPr>
          <w:lang w:val="en-US"/>
        </w:rPr>
        <w:fldChar w:fldCharType="end"/>
      </w:r>
      <w:r w:rsidR="00C5049D" w:rsidRPr="00C5049D">
        <w:rPr>
          <w:lang w:val="en-US"/>
        </w:rPr>
        <w:t xml:space="preserve">. This method ensures sparse and interpretable networks by penalizing weaker associations. The optimal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applications in political psychology </w:t>
      </w:r>
      <w:r w:rsidR="00293A2F">
        <w:rPr>
          <w:lang w:val="en-US"/>
        </w:rPr>
        <w:fldChar w:fldCharType="begin"/>
      </w:r>
      <w:r w:rsidR="00293A2F">
        <w:rPr>
          <w:lang w:val="en-US"/>
        </w:rPr>
        <w:instrText xml:space="preserve"> ADDIN ZOTERO_ITEM CSL_CITATION {"citationID":"6PyNY0oM","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Brandt et al., 2019)</w:t>
      </w:r>
      <w:r w:rsidR="00293A2F">
        <w:rPr>
          <w:lang w:val="en-US"/>
        </w:rPr>
        <w:fldChar w:fldCharType="end"/>
      </w:r>
      <w:r w:rsidR="00C5049D" w:rsidRPr="00C5049D">
        <w:rPr>
          <w:lang w:val="en-US"/>
        </w:rPr>
        <w:t xml:space="preserve">, all attitudinal variables are treated as quasi-continuous, reducing the MGM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2E565A">
      <w:pPr>
        <w:spacing w:line="312" w:lineRule="auto"/>
        <w:ind w:left="0" w:firstLine="0"/>
        <w:rPr>
          <w:lang w:val="en-US"/>
        </w:rPr>
      </w:pPr>
    </w:p>
    <w:p w14:paraId="1BB61084" w14:textId="6A27DB32" w:rsidR="00B710D1" w:rsidRPr="00B710D1"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 xml:space="preserve">This model is an extension of the </w:t>
      </w:r>
      <w:proofErr w:type="spellStart"/>
      <w:r w:rsidR="00C5049D">
        <w:rPr>
          <w:lang w:val="en-US"/>
        </w:rPr>
        <w:t>mgm</w:t>
      </w:r>
      <w:proofErr w:type="spellEnd"/>
      <w:r w:rsidR="00C5049D">
        <w:rPr>
          <w:lang w:val="en-US"/>
        </w:rPr>
        <w:t xml:space="preserve"> t</w:t>
      </w:r>
      <w:r w:rsidR="00C5049D" w:rsidRPr="00C5049D">
        <w:rPr>
          <w:lang w:val="en-US"/>
        </w:rPr>
        <w:t>hat allows for 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stratifying the sample, the MNM models self-reported vote choice as a moderator, identifying edges whose strength varies systematically across electorates. This approach 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but 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systematically alters the relationships between attitudes, revealing whether different electorates structure their political beliefs in distinct ways.</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D924EF">
      <w:pPr>
        <w:pStyle w:val="Titolo3"/>
      </w:pPr>
      <w:r w:rsidRPr="00C87489">
        <w:t xml:space="preserve">3.4 </w:t>
      </w:r>
      <w:r w:rsidR="006A79F7" w:rsidRPr="00C87489">
        <w:t>Hypothesis testing</w:t>
      </w:r>
      <w:r w:rsidR="00671DAC">
        <w:t xml:space="preserve"> and measures</w:t>
      </w:r>
    </w:p>
    <w:p w14:paraId="1C985800" w14:textId="403D34D4" w:rsidR="006A79F7" w:rsidRDefault="00C90D78" w:rsidP="002E565A">
      <w:pPr>
        <w:spacing w:line="312" w:lineRule="auto"/>
        <w:ind w:left="0" w:firstLine="0"/>
        <w:rPr>
          <w:lang w:val="en-US"/>
        </w:rPr>
      </w:pPr>
      <w:r w:rsidRPr="00C90D78">
        <w:rPr>
          <w:lang w:val="en-US"/>
        </w:rPr>
        <w:t>Prior studies have predominantly operationalized belief tightness using mean constraint, which captures the average absolute edge weight in a belief network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w:t>
      </w:r>
      <w:r w:rsidRPr="00C90D78">
        <w:rPr>
          <w:lang w:val="en-US"/>
        </w:rPr>
        <w:lastRenderedPageBreak/>
        <w:t xml:space="preserve">systems are those in which attitude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and may overestimate constraint in localized clusters while failing to capture the overall connectivity of the system. To address this limitation, some scholars have turned to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582E5C">
        <w:rPr>
          <w:lang w:val="en-US"/>
        </w:rPr>
        <w:t xml:space="preserve">In this Article I employ the weighted measure of </w:t>
      </w:r>
      <w:r w:rsidRPr="00C90D78">
        <w:rPr>
          <w:lang w:val="en-US"/>
        </w:rPr>
        <w:t xml:space="preserve">ASPL </w:t>
      </w:r>
      <w:r w:rsidR="00582E5C">
        <w:rPr>
          <w:lang w:val="en-US"/>
        </w:rPr>
        <w:t xml:space="preserve">which </w:t>
      </w:r>
      <w:r w:rsidRPr="00C90D78">
        <w:rPr>
          <w:lang w:val="en-US"/>
        </w:rPr>
        <w:t>measures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2E565A">
      <w:pPr>
        <w:spacing w:line="312" w:lineRule="auto"/>
        <w:ind w:left="0" w:firstLine="0"/>
        <w:rPr>
          <w:lang w:val="en-US"/>
        </w:rPr>
      </w:pPr>
    </w:p>
    <w:p w14:paraId="6EB6EF2E" w14:textId="5190162A" w:rsidR="00C90D78" w:rsidRDefault="00C90D78" w:rsidP="002E565A">
      <w:pPr>
        <w:spacing w:line="312" w:lineRule="auto"/>
        <w:ind w:left="0" w:firstLine="0"/>
        <w:rPr>
          <w:lang w:val="en-US"/>
        </w:rPr>
      </w:pPr>
      <w:r w:rsidRPr="00C90D78">
        <w:rPr>
          <w:lang w:val="en-US"/>
        </w:rPr>
        <w:t xml:space="preserve">This study advances the belief system literature by introducing a new operationalization of belief tightness. </w:t>
      </w:r>
      <w:r>
        <w:rPr>
          <w:lang w:val="en-US"/>
        </w:rPr>
        <w:t xml:space="preserve">Indeed, I introduce </w:t>
      </w:r>
      <w:r w:rsidR="00D559A0">
        <w:rPr>
          <w:lang w:val="en-US"/>
        </w:rPr>
        <w:t xml:space="preserve">node-wise </w:t>
      </w:r>
      <w:r w:rsidRPr="00C90D78">
        <w:rPr>
          <w:lang w:val="en-US"/>
        </w:rPr>
        <w:t xml:space="preserve">R² </w:t>
      </w:r>
      <w:r>
        <w:rPr>
          <w:lang w:val="en-US"/>
        </w:rPr>
        <w:t>as</w:t>
      </w:r>
      <w:r w:rsidRPr="00C90D78">
        <w:rPr>
          <w:lang w:val="en-US"/>
        </w:rPr>
        <w:t xml:space="preserve"> an additional and theoretically grounded measure of tightness. Converse’s (2006) foundational theory suggests that tightly constrained belief systems should exhibit greater internal coherence, meaning that attitudes within the system should b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 Therefore</w:t>
      </w:r>
      <w:r w:rsidRPr="00C90D78">
        <w:rPr>
          <w:lang w:val="en-US"/>
        </w:rPr>
        <w:t>,</w:t>
      </w:r>
      <w:r w:rsidR="00CD467C">
        <w:rPr>
          <w:lang w:val="en-US"/>
        </w:rPr>
        <w:t xml:space="preserve"> this measure</w:t>
      </w:r>
      <w:r w:rsidRPr="00C90D78">
        <w:rPr>
          <w:lang w:val="en-US"/>
        </w:rPr>
        <w:t xml:space="preserve"> </w:t>
      </w:r>
      <w:r w:rsidR="00CD467C">
        <w:rPr>
          <w:lang w:val="en-US"/>
        </w:rPr>
        <w:t>offers</w:t>
      </w:r>
      <w:r w:rsidRPr="00C90D78">
        <w:rPr>
          <w:lang w:val="en-US"/>
        </w:rPr>
        <w:t xml:space="preserve"> a novel and </w:t>
      </w:r>
      <w:r w:rsidR="00CD467C">
        <w:rPr>
          <w:lang w:val="en-US"/>
        </w:rPr>
        <w:t>theory-driven</w:t>
      </w:r>
      <w:r w:rsidRPr="00C90D78">
        <w:rPr>
          <w:lang w:val="en-US"/>
        </w:rPr>
        <w:t xml:space="preserve"> measure of belief tightness.</w:t>
      </w:r>
    </w:p>
    <w:p w14:paraId="1D1F0489" w14:textId="77777777" w:rsidR="00C90D78" w:rsidRDefault="00C90D78" w:rsidP="002E565A">
      <w:pPr>
        <w:spacing w:line="312" w:lineRule="auto"/>
        <w:ind w:left="0" w:firstLine="0"/>
        <w:rPr>
          <w:lang w:val="en-US"/>
        </w:rPr>
      </w:pPr>
    </w:p>
    <w:p w14:paraId="6E6D2A3D" w14:textId="44BC9F08" w:rsidR="00C90D78" w:rsidRDefault="00C90D78" w:rsidP="002E565A">
      <w:pPr>
        <w:spacing w:line="312" w:lineRule="auto"/>
        <w:ind w:left="0" w:firstLine="0"/>
        <w:rPr>
          <w:lang w:val="en-US"/>
        </w:rPr>
      </w:pPr>
      <w:r w:rsidRPr="00C90D78">
        <w:rPr>
          <w:lang w:val="en-US"/>
        </w:rPr>
        <w:t>To formally evaluate belief tightness, this study tests H1 (political interest) and H2 (education)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Pr="00C90D78">
        <w:rPr>
          <w:lang w:val="en-US"/>
        </w:rPr>
        <w:t xml:space="preserve"> for all three measures: mean constraint, ASPL, and node-wise R².</w:t>
      </w:r>
      <w:r>
        <w:rPr>
          <w:lang w:val="en-US"/>
        </w:rPr>
        <w:t xml:space="preserve"> I bootstrap 10,000 samples starting from the four sample partitions obtained splitting the original one at median levels of education and political interest.</w:t>
      </w:r>
      <w:r w:rsidRPr="00C90D78">
        <w:rPr>
          <w:lang w:val="en-US"/>
        </w:rPr>
        <w:t xml:space="preserve"> </w:t>
      </w:r>
      <w:r>
        <w:rPr>
          <w:lang w:val="en-US"/>
        </w:rPr>
        <w:t>Then, I calculate</w:t>
      </w:r>
      <w:r w:rsidRPr="00C90D78">
        <w:rPr>
          <w:lang w:val="en-US"/>
        </w:rPr>
        <w:t xml:space="preserve"> </w:t>
      </w:r>
      <w:r>
        <w:rPr>
          <w:lang w:val="en-US"/>
        </w:rPr>
        <w:t xml:space="preserve">these three measures on each of the 40,000 networks. This procedure generates one bootstrapped frequency distribution for each measure of tightness, and for each level of stratificational variables. </w:t>
      </w:r>
      <w:r w:rsidRPr="00C90D78">
        <w:rPr>
          <w:lang w:val="en-US"/>
        </w:rPr>
        <w:t xml:space="preserve">If normality assumptions hold, </w:t>
      </w:r>
      <w:r>
        <w:rPr>
          <w:lang w:val="en-US"/>
        </w:rPr>
        <w:t xml:space="preserve">the </w:t>
      </w:r>
      <w:r w:rsidRPr="00C90D78">
        <w:rPr>
          <w:lang w:val="en-US"/>
        </w:rPr>
        <w:t xml:space="preserve">comparisons </w:t>
      </w:r>
      <w:r>
        <w:rPr>
          <w:lang w:val="en-US"/>
        </w:rPr>
        <w:t xml:space="preserve">between these distributions </w:t>
      </w:r>
      <w:r w:rsidRPr="00C90D78">
        <w:rPr>
          <w:lang w:val="en-US"/>
        </w:rPr>
        <w:t>are assessed using ANOVA; otherwise, I rely on the Mann-Whitney U test, a nonparametric alternative</w:t>
      </w:r>
      <w:r w:rsidR="00582E5C">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93A2F">
        <w:t>(McKnight &amp; Najab, 2010)</w:t>
      </w:r>
      <w:r w:rsidR="00293A2F">
        <w:rPr>
          <w:lang w:val="en-US"/>
        </w:rPr>
        <w:fldChar w:fldCharType="end"/>
      </w:r>
      <w:r w:rsidR="00293A2F">
        <w:rPr>
          <w:lang w:val="en-US"/>
        </w:rPr>
        <w:t>.</w:t>
      </w:r>
    </w:p>
    <w:p w14:paraId="47701812" w14:textId="77777777" w:rsidR="00C90D78" w:rsidRDefault="00C90D78" w:rsidP="002E565A">
      <w:pPr>
        <w:spacing w:line="312" w:lineRule="auto"/>
        <w:ind w:left="0" w:firstLine="0"/>
        <w:rPr>
          <w:lang w:val="en-US"/>
        </w:rPr>
      </w:pPr>
    </w:p>
    <w:p w14:paraId="459A1E45" w14:textId="69982591" w:rsidR="00A60873" w:rsidRPr="00C87489" w:rsidRDefault="00C90D78" w:rsidP="00C90D78">
      <w:pPr>
        <w:spacing w:line="312" w:lineRule="auto"/>
        <w:ind w:left="0" w:firstLine="0"/>
        <w:rPr>
          <w:b/>
          <w:sz w:val="32"/>
          <w:szCs w:val="32"/>
          <w:lang w:val="en-US"/>
        </w:rPr>
      </w:pPr>
      <w:r w:rsidRPr="00C90D78">
        <w:rPr>
          <w:lang w:val="en-US"/>
        </w:rPr>
        <w:t xml:space="preserve">Testing H3 (consensus hypothesis) requires assessing whether </w:t>
      </w:r>
      <w:proofErr w:type="gramStart"/>
      <w:r w:rsidRPr="00C90D78">
        <w:rPr>
          <w:lang w:val="en-US"/>
        </w:rPr>
        <w:t>vote</w:t>
      </w:r>
      <w:proofErr w:type="gramEnd"/>
      <w:r w:rsidRPr="00C90D78">
        <w:rPr>
          <w:lang w:val="en-US"/>
        </w:rPr>
        <w:t xml:space="preserve"> choice </w:t>
      </w:r>
      <w:proofErr w:type="gramStart"/>
      <w:r w:rsidRPr="00C90D78">
        <w:rPr>
          <w:lang w:val="en-US"/>
        </w:rPr>
        <w:t>moderates</w:t>
      </w:r>
      <w:proofErr w:type="gramEnd"/>
      <w:r w:rsidRPr="00C90D78">
        <w:rPr>
          <w:lang w:val="en-US"/>
        </w:rPr>
        <w:t xml:space="preserve"> attitudinal relationships. Since direct stratification by vote choice would reduce within-group variance, potentially biasing network estimation, I employ a MNM in which self-reported vote choice is modeled as a moderator of network edges. This approach allows for a direct test of H3, identifying edges significantly moderated by party choice. If vote choice influences belief structure, some attitudinal relationships should vary systematically across electorates, indicating low consensus</w:t>
      </w:r>
      <w:r>
        <w:rPr>
          <w:lang w:val="en-US"/>
        </w:rPr>
        <w:t xml:space="preserve"> in the Italian electorate</w:t>
      </w:r>
      <w:r w:rsidRPr="00C90D78">
        <w:rPr>
          <w:lang w:val="en-US"/>
        </w:rPr>
        <w:t>.</w:t>
      </w:r>
      <w:bookmarkStart w:id="7" w:name="_9ngd37mf6ni7" w:colFirst="0" w:colLast="0"/>
      <w:bookmarkStart w:id="8" w:name="_6gm75upkbe9b" w:colFirst="0" w:colLast="0"/>
      <w:bookmarkEnd w:id="7"/>
      <w:bookmarkEnd w:id="8"/>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B8672AC" w14:textId="25F27960" w:rsidR="00A33E86" w:rsidRDefault="00A33E86" w:rsidP="00DB4918">
      <w:pPr>
        <w:spacing w:line="312"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results of the </w:t>
      </w:r>
      <w:proofErr w:type="spellStart"/>
      <w:r w:rsidRPr="00A33E86">
        <w:rPr>
          <w:lang w:val="en-US"/>
        </w:rPr>
        <w:t>mgm</w:t>
      </w:r>
      <w:proofErr w:type="spellEnd"/>
      <w:r w:rsidRPr="00A33E86">
        <w:rPr>
          <w:lang w:val="en-US"/>
        </w:rPr>
        <w:t xml:space="preserve"> </w:t>
      </w:r>
      <w:r>
        <w:rPr>
          <w:lang w:val="en-US"/>
        </w:rPr>
        <w:t xml:space="preserve">network estimation, which represent four different Italian political </w:t>
      </w:r>
      <w:r w:rsidRPr="00A33E86">
        <w:rPr>
          <w:lang w:val="en-US"/>
        </w:rPr>
        <w:t>belief s</w:t>
      </w:r>
      <w:r>
        <w:rPr>
          <w:lang w:val="en-US"/>
        </w:rPr>
        <w:t>ystems.</w:t>
      </w:r>
      <w:r w:rsidRPr="00A33E86">
        <w:rPr>
          <w:lang w:val="en-US"/>
        </w:rPr>
        <w:t xml:space="preserve"> Nodes represent political attitudes (see Table 1), with yellow pies indicating R² values. Edges denote regularized partial correlations, with blue indicating positive and red negati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p>
    <w:p w14:paraId="4651D23C" w14:textId="77777777" w:rsidR="00A17531" w:rsidRDefault="00A17531" w:rsidP="00DB4918">
      <w:pPr>
        <w:spacing w:line="312" w:lineRule="auto"/>
        <w:ind w:left="0" w:firstLine="0"/>
        <w:rPr>
          <w:lang w:val="en-US"/>
        </w:rPr>
      </w:pPr>
    </w:p>
    <w:p w14:paraId="0E38F10E" w14:textId="52EB1E39" w:rsidR="00A17531" w:rsidRDefault="00A33E86" w:rsidP="00DB4918">
      <w:pPr>
        <w:spacing w:line="312" w:lineRule="auto"/>
        <w:ind w:left="0" w:firstLine="0"/>
        <w:rPr>
          <w:lang w:val="en-US"/>
        </w:rPr>
      </w:pPr>
      <w:r w:rsidRPr="00A33E86">
        <w:rPr>
          <w:lang w:val="en-US"/>
        </w:rPr>
        <w:t>In the low-interest group (top left), the strongest association is between</w:t>
      </w:r>
      <w:r w:rsidR="003569BF">
        <w:rPr>
          <w:lang w:val="en-US"/>
        </w:rPr>
        <w:t xml:space="preserve"> the support for</w:t>
      </w:r>
      <w:r w:rsidRPr="00A33E86">
        <w:rPr>
          <w:lang w:val="en-US"/>
        </w:rPr>
        <w:t xml:space="preserve"> homosexual marriage and adoption rights (β = 0.51), while the weakest is between citizenship income and PTV_FDI (β = 0.02). The high-interest group (top right) shows a denser network, with the same strongest association (β = 0.51) but a weaker link between big government and euthanasia (β = 0.01)</w:t>
      </w:r>
      <w:r>
        <w:rPr>
          <w:lang w:val="en-US"/>
        </w:rPr>
        <w:t xml:space="preserve">. Absent edges suggest two variables (e.g.: </w:t>
      </w:r>
      <w:proofErr w:type="spellStart"/>
      <w:r w:rsidRPr="00A33E86">
        <w:rPr>
          <w:i/>
          <w:iCs/>
          <w:lang w:val="en-US"/>
        </w:rPr>
        <w:t>big_go</w:t>
      </w:r>
      <w:proofErr w:type="spellEnd"/>
      <w:r>
        <w:rPr>
          <w:lang w:val="en-US"/>
        </w:rPr>
        <w:t xml:space="preserve"> and </w:t>
      </w:r>
      <w:proofErr w:type="spellStart"/>
      <w:r w:rsidRPr="00A33E86">
        <w:rPr>
          <w:i/>
          <w:iCs/>
          <w:lang w:val="en-US"/>
        </w:rPr>
        <w:t>globa</w:t>
      </w:r>
      <w:proofErr w:type="spellEnd"/>
      <w:r>
        <w:rPr>
          <w:lang w:val="en-US"/>
        </w:rPr>
        <w:t xml:space="preserve">) are conditionally independent, meaning that they are uncorrelated if controlling for the remaining variables. </w:t>
      </w:r>
    </w:p>
    <w:p w14:paraId="3E472326" w14:textId="77777777" w:rsidR="00A33E86" w:rsidRDefault="00A33E86" w:rsidP="00DB4918">
      <w:pPr>
        <w:spacing w:line="312" w:lineRule="auto"/>
        <w:ind w:left="0" w:firstLine="0"/>
        <w:rPr>
          <w:lang w:val="en-US"/>
        </w:rPr>
      </w:pPr>
    </w:p>
    <w:p w14:paraId="44920059" w14:textId="10069CC3" w:rsidR="00A33E86" w:rsidRDefault="00A33E86" w:rsidP="00DB4918">
      <w:pPr>
        <w:spacing w:line="312" w:lineRule="auto"/>
        <w:ind w:left="0" w:firstLine="0"/>
        <w:rPr>
          <w:lang w:val="en-US"/>
        </w:rPr>
      </w:pPr>
      <w:r w:rsidRPr="00A33E86">
        <w:rPr>
          <w:lang w:val="en-US"/>
        </w:rPr>
        <w:t>The low-education group (bottom left) again exhibits the strongest link between homosexual marriage and adoption (β = 0.52), while the weakest is between big government and adoption rights (β = 0.01). The high-education group (bottom right) follows a similar pattern, with its weakest connection between big government and euthanasia (β = 0.02). Across all networks, Ukraine policy and economic attitudes remain peripheral.</w:t>
      </w:r>
    </w:p>
    <w:p w14:paraId="553A3F43" w14:textId="77777777" w:rsidR="00A33E86" w:rsidRDefault="00A33E86" w:rsidP="00DB4918">
      <w:pPr>
        <w:spacing w:line="312" w:lineRule="auto"/>
        <w:ind w:left="0" w:firstLine="0"/>
        <w:rPr>
          <w:lang w:val="en-US"/>
        </w:rPr>
      </w:pPr>
    </w:p>
    <w:p w14:paraId="0C1CF416" w14:textId="771B9DB2" w:rsidR="00A33E86" w:rsidRDefault="00A917DF" w:rsidP="00A917DF">
      <w:pPr>
        <w:spacing w:line="312" w:lineRule="auto"/>
        <w:ind w:left="0" w:firstLine="0"/>
        <w:rPr>
          <w:lang w:val="en-US"/>
        </w:rPr>
      </w:pPr>
      <w:r w:rsidRPr="00A917DF">
        <w:rPr>
          <w:lang w:val="en-US"/>
        </w:rPr>
        <w:t>Mean constraint, a common measure of belief tightness, is lowest among politically disengaged individuals (0.08) and highest among politically engaged individuals (0.11), with education-based partitions falling in between (Low: 0.09, High: 0.10). Node-wise R² values indicate that far-right party preferences (PTV_FDI, PTV_L) are the most embedded, whereas PTV_M5S is the least integrated across all networks. Additionally, belief systems of politically disengaged individuals contain nearly half as many connections (39 vs. 74) as those of engaged individuals, while education-based partitions exhibit similar edge counts (58 vs. 66).</w:t>
      </w:r>
      <w:r>
        <w:rPr>
          <w:lang w:val="en-US"/>
        </w:rPr>
        <w:t xml:space="preserve"> Although only descriptively, t</w:t>
      </w:r>
      <w:r w:rsidRPr="00A917DF">
        <w:rPr>
          <w:lang w:val="en-US"/>
        </w:rPr>
        <w:t xml:space="preserve">hese findings </w:t>
      </w:r>
      <w:r>
        <w:rPr>
          <w:lang w:val="en-US"/>
        </w:rPr>
        <w:t xml:space="preserve">provide preliminary </w:t>
      </w:r>
      <w:r w:rsidRPr="00A917DF">
        <w:rPr>
          <w:lang w:val="en-US"/>
        </w:rPr>
        <w:t xml:space="preserve">support </w:t>
      </w:r>
      <w:r>
        <w:rPr>
          <w:lang w:val="en-US"/>
        </w:rPr>
        <w:t xml:space="preserve">for </w:t>
      </w:r>
      <w:r w:rsidRPr="00A917DF">
        <w:rPr>
          <w:lang w:val="en-US"/>
        </w:rPr>
        <w:t>H1, indicating that political engagement</w:t>
      </w:r>
      <w:r>
        <w:rPr>
          <w:lang w:val="en-US"/>
        </w:rPr>
        <w:t xml:space="preserve">, more than </w:t>
      </w:r>
      <w:r w:rsidRPr="00A917DF">
        <w:rPr>
          <w:lang w:val="en-US"/>
        </w:rPr>
        <w:t>education</w:t>
      </w:r>
      <w:r>
        <w:rPr>
          <w:lang w:val="en-US"/>
        </w:rPr>
        <w:t>,</w:t>
      </w:r>
      <w:r w:rsidRPr="00A917DF">
        <w:rPr>
          <w:lang w:val="en-US"/>
        </w:rPr>
        <w:t xml:space="preserve"> enhances belief system consistency</w:t>
      </w:r>
      <w:r>
        <w:rPr>
          <w:lang w:val="en-US"/>
        </w:rPr>
        <w:t xml:space="preserve"> and connectedness.</w:t>
      </w:r>
      <w:r w:rsidRPr="00A917DF">
        <w:rPr>
          <w:lang w:val="en-US"/>
        </w:rPr>
        <w:t xml:space="preserve"> </w:t>
      </w:r>
    </w:p>
    <w:p w14:paraId="7B6C2EBB" w14:textId="1D69848F" w:rsidR="00A52E97" w:rsidRDefault="00A52E97" w:rsidP="00A52E97">
      <w:pPr>
        <w:spacing w:line="312" w:lineRule="auto"/>
        <w:ind w:left="0" w:firstLine="0"/>
        <w:rPr>
          <w:i/>
          <w:iCs/>
          <w:lang w:val="en-US"/>
        </w:rPr>
      </w:pPr>
    </w:p>
    <w:p w14:paraId="1526CA52" w14:textId="77777777" w:rsidR="00A917DF" w:rsidRDefault="00A917DF">
      <w:pPr>
        <w:rPr>
          <w:i/>
          <w:iCs/>
          <w:lang w:val="en-US"/>
        </w:rPr>
      </w:pPr>
      <w:r>
        <w:rPr>
          <w:i/>
          <w:iCs/>
          <w:lang w:val="en-US"/>
        </w:rPr>
        <w:br w:type="page"/>
      </w:r>
    </w:p>
    <w:p w14:paraId="182828F8" w14:textId="67ED496D"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1C4FB0E3" w14:textId="682C7A5E" w:rsidR="00A917DF" w:rsidRDefault="00A917DF" w:rsidP="00A917DF">
      <w:pPr>
        <w:ind w:left="0" w:firstLine="0"/>
        <w:rPr>
          <w:lang w:val="en-US"/>
        </w:rPr>
      </w:pPr>
      <w:r>
        <w:rPr>
          <w:lang w:val="en-US"/>
        </w:rPr>
        <w:br w:type="page"/>
      </w:r>
    </w:p>
    <w:p w14:paraId="1110D44A" w14:textId="6FF81F49" w:rsidR="00A917DF" w:rsidRPr="00A52E97" w:rsidRDefault="00A917DF" w:rsidP="00A917DF">
      <w:pPr>
        <w:spacing w:line="312" w:lineRule="auto"/>
        <w:ind w:left="0" w:firstLine="0"/>
        <w:rPr>
          <w:lang w:val="en-US"/>
        </w:rPr>
      </w:pPr>
      <w:r w:rsidRPr="000120BB">
        <w:rPr>
          <w:lang w:val="en-US"/>
        </w:rPr>
        <w:lastRenderedPageBreak/>
        <w:t xml:space="preserve">To </w:t>
      </w:r>
      <w:r>
        <w:rPr>
          <w:lang w:val="en-US"/>
        </w:rPr>
        <w:t>gain a deeper understanding on</w:t>
      </w:r>
      <w:r w:rsidRPr="000120BB">
        <w:rPr>
          <w:lang w:val="en-US"/>
        </w:rPr>
        <w:t xml:space="preserve"> R² results, Figure </w:t>
      </w:r>
      <w:r>
        <w:rPr>
          <w:lang w:val="en-US"/>
        </w:rPr>
        <w:t>4</w:t>
      </w:r>
      <w:r w:rsidRPr="000120BB">
        <w:rPr>
          <w:lang w:val="en-US"/>
        </w:rPr>
        <w:t xml:space="preserve">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Pr>
          <w:lang w:val="en-US"/>
        </w:rPr>
        <w:t>S5</w:t>
      </w:r>
      <w:r w:rsidRPr="000120BB">
        <w:rPr>
          <w:lang w:val="en-US"/>
        </w:rPr>
        <w:t xml:space="preserve"> (Supplement). Th</w:t>
      </w:r>
      <w:r>
        <w:rPr>
          <w:lang w:val="en-US"/>
        </w:rPr>
        <w:t>is descriptive visualization</w:t>
      </w:r>
      <w:r w:rsidRPr="000120BB">
        <w:rPr>
          <w:lang w:val="en-US"/>
        </w:rPr>
        <w:t xml:space="preserve"> </w:t>
      </w:r>
      <w:r w:rsidR="00D559A0">
        <w:rPr>
          <w:lang w:val="en-US"/>
        </w:rPr>
        <w:t>aligns with</w:t>
      </w:r>
      <w:r w:rsidRPr="000120BB">
        <w:rPr>
          <w:lang w:val="en-US"/>
        </w:rPr>
        <w:t xml:space="preserve"> H1 </w:t>
      </w:r>
      <w:r>
        <w:rPr>
          <w:lang w:val="en-US"/>
        </w:rPr>
        <w:t xml:space="preserve">and </w:t>
      </w:r>
      <w:r w:rsidR="00D559A0">
        <w:rPr>
          <w:lang w:val="en-US"/>
        </w:rPr>
        <w:t>contrasts with</w:t>
      </w:r>
      <w:r w:rsidRPr="000120BB">
        <w:rPr>
          <w:lang w:val="en-US"/>
        </w:rPr>
        <w:t xml:space="preserve"> H2. Political interest systematically increases R² values, with an average node-wise difference of 0.108</w:t>
      </w:r>
      <w:r w:rsidR="004902E2">
        <w:rPr>
          <w:lang w:val="en-US"/>
        </w:rPr>
        <w:t>.</w:t>
      </w:r>
      <w:r w:rsidRPr="000120BB">
        <w:rPr>
          <w:lang w:val="en-US"/>
        </w:rPr>
        <w:t xml:space="preserve"> The largest effects emerge for </w:t>
      </w:r>
      <w:r>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 xml:space="preserve">In contrast, education does not systematically increase R² values. In fact, in 9 out of 19 cases, R² values are higher in the low-education group, contradicting expectations. While </w:t>
      </w:r>
      <w:r w:rsidR="00624F73">
        <w:rPr>
          <w:lang w:val="en-US"/>
        </w:rPr>
        <w:t xml:space="preserve">some items </w:t>
      </w:r>
      <w:r w:rsidRPr="006D137E">
        <w:rPr>
          <w:lang w:val="en-US"/>
        </w:rPr>
        <w:t>show a notable increase</w:t>
      </w:r>
      <w:r w:rsidR="00624F73">
        <w:rPr>
          <w:lang w:val="en-US"/>
        </w:rPr>
        <w:t xml:space="preserve"> (e.g.: </w:t>
      </w:r>
      <w:r w:rsidR="00624F73" w:rsidRPr="00624F73">
        <w:rPr>
          <w:lang w:val="en-US"/>
        </w:rPr>
        <w:t>flat tax</w:t>
      </w:r>
      <w:r w:rsidR="00624F73">
        <w:rPr>
          <w:lang w:val="en-US"/>
        </w:rPr>
        <w:t xml:space="preserve">, </w:t>
      </w:r>
      <w:r w:rsidR="00624F73" w:rsidRPr="00624F73">
        <w:rPr>
          <w:lang w:val="en-US"/>
        </w:rPr>
        <w:t>Δ = 0.10)</w:t>
      </w:r>
      <w:r w:rsidRPr="006D137E">
        <w:rPr>
          <w:lang w:val="en-US"/>
        </w:rPr>
        <w:t>, the overall pattern is inconsistent, suggesting that education alone does not reliably enhance the integration of political attitudes within belief systems.</w:t>
      </w:r>
    </w:p>
    <w:p w14:paraId="410D1F5C" w14:textId="77777777" w:rsidR="00AD05D7" w:rsidRDefault="00AD05D7" w:rsidP="004A7E0A">
      <w:pPr>
        <w:spacing w:line="312" w:lineRule="auto"/>
        <w:ind w:left="0" w:firstLine="0"/>
        <w:rPr>
          <w:sz w:val="20"/>
          <w:szCs w:val="20"/>
          <w:lang w:val="en-US"/>
        </w:rPr>
      </w:pPr>
    </w:p>
    <w:p w14:paraId="6F26A6B0" w14:textId="53EAAC86" w:rsidR="00C050CC" w:rsidRPr="00A52E97" w:rsidRDefault="00AD05D7" w:rsidP="004A7E0A">
      <w:pPr>
        <w:spacing w:line="312" w:lineRule="auto"/>
        <w:ind w:left="0" w:firstLine="0"/>
        <w:rPr>
          <w:lang w:val="en-US"/>
        </w:rPr>
      </w:pPr>
      <w:r w:rsidRPr="00A52E97">
        <w:rPr>
          <w:lang w:val="en-US"/>
        </w:rPr>
        <w:t xml:space="preserve">To </w:t>
      </w:r>
      <w:r w:rsidR="00A917DF">
        <w:rPr>
          <w:lang w:val="en-US"/>
        </w:rPr>
        <w:t xml:space="preserve">statistically </w:t>
      </w:r>
      <w:r w:rsidRPr="00A52E97">
        <w:rPr>
          <w:lang w:val="en-US"/>
        </w:rPr>
        <w:t xml:space="preserve">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I analyze differences in </w:t>
      </w:r>
      <w:r w:rsidR="00D559A0">
        <w:rPr>
          <w:lang w:val="en-US"/>
        </w:rPr>
        <w:t xml:space="preserve">the bootstrapped distributions of </w:t>
      </w:r>
      <w:r w:rsidRPr="00A52E97">
        <w:rPr>
          <w:lang w:val="en-US"/>
        </w:rPr>
        <w:t xml:space="preserve">mean constraint, ASPL, and node-wise R². I </w:t>
      </w:r>
      <w:proofErr w:type="gramStart"/>
      <w:r w:rsidRPr="00A52E97">
        <w:rPr>
          <w:lang w:val="en-US"/>
        </w:rPr>
        <w:t>assess</w:t>
      </w:r>
      <w:proofErr w:type="gramEnd"/>
      <w:r w:rsidRPr="00A52E97">
        <w:rPr>
          <w:lang w:val="en-US"/>
        </w:rPr>
        <w:t xml:space="preserve"> normality with the Shapiro-Wilk test, and homogeneity of variance with Levene’s test. The results, summarized in Table </w:t>
      </w:r>
      <w:r w:rsidR="00582E5C">
        <w:rPr>
          <w:lang w:val="en-US"/>
        </w:rPr>
        <w:t>S</w:t>
      </w:r>
      <w:r w:rsidRPr="00A52E97">
        <w:rPr>
          <w:lang w:val="en-US"/>
        </w:rPr>
        <w:t xml:space="preserve">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09E9E0FC" w14:textId="77777777" w:rsidR="00624F73" w:rsidRDefault="00624F73" w:rsidP="00C050CC">
      <w:pPr>
        <w:spacing w:line="312" w:lineRule="auto"/>
        <w:ind w:left="0" w:firstLine="0"/>
        <w:rPr>
          <w:lang w:val="en-US"/>
        </w:rPr>
      </w:pPr>
      <w:r w:rsidRPr="00624F73">
        <w:rPr>
          <w:lang w:val="en-US"/>
        </w:rPr>
        <w:t>Given violations of normality and homogeneity assumptions, I employed Mann-Whitney U tests instead of ANOVA</w:t>
      </w:r>
      <w:r>
        <w:rPr>
          <w:lang w:val="en-US"/>
        </w:rPr>
        <w:t>.</w:t>
      </w:r>
      <w:r w:rsidR="00AD05D7" w:rsidRPr="00A52E97">
        <w:rPr>
          <w:lang w:val="en-US"/>
        </w:rPr>
        <w:t xml:space="preserve"> </w:t>
      </w:r>
      <w:r w:rsidRPr="00624F73">
        <w:rPr>
          <w:lang w:val="en-US"/>
        </w:rPr>
        <w:t>Since higher belief system tightness is expected in politically engaged and highly educated individuals, I tested for higher mean constraint and R² in these groups, while for ASPL, I expected lower values, indicating greater network density. Table 2 presents the results of these one-tailed tests.</w:t>
      </w:r>
      <w:r w:rsidR="00C050CC" w:rsidRPr="00A52E97">
        <w:rPr>
          <w:lang w:val="en-US"/>
        </w:rPr>
        <w:t xml:space="preserve"> </w:t>
      </w:r>
    </w:p>
    <w:p w14:paraId="0CD73550" w14:textId="77777777" w:rsidR="00624F73" w:rsidRDefault="00624F73" w:rsidP="00C050CC">
      <w:pPr>
        <w:spacing w:line="312" w:lineRule="auto"/>
        <w:ind w:left="0" w:firstLine="0"/>
        <w:rPr>
          <w:lang w:val="en-US"/>
        </w:rPr>
      </w:pPr>
    </w:p>
    <w:p w14:paraId="11D61487" w14:textId="77777777" w:rsidR="00273A51" w:rsidRDefault="00273A51">
      <w:pPr>
        <w:rPr>
          <w:lang w:val="en-US"/>
        </w:rPr>
      </w:pPr>
      <w:r>
        <w:rPr>
          <w:lang w:val="en-US"/>
        </w:rPr>
        <w:br w:type="page"/>
      </w:r>
    </w:p>
    <w:p w14:paraId="5CDE4613" w14:textId="77777777" w:rsidR="00273A51" w:rsidRPr="00B478B7" w:rsidRDefault="00273A51" w:rsidP="00273A51">
      <w:pPr>
        <w:spacing w:line="312" w:lineRule="auto"/>
        <w:ind w:left="0" w:firstLine="0"/>
        <w:jc w:val="center"/>
        <w:rPr>
          <w:i/>
          <w:iCs/>
          <w:lang w:val="en-US"/>
        </w:rPr>
      </w:pPr>
      <w:r w:rsidRPr="0020386C">
        <w:rPr>
          <w:i/>
          <w:iCs/>
          <w:lang w:val="en-US"/>
        </w:rPr>
        <w:lastRenderedPageBreak/>
        <w:t xml:space="preserve">Figure </w:t>
      </w:r>
      <w:r>
        <w:rPr>
          <w:i/>
          <w:iCs/>
          <w:lang w:val="en-US"/>
        </w:rPr>
        <w:t>4</w:t>
      </w:r>
      <w:r w:rsidRPr="0020386C">
        <w:rPr>
          <w:i/>
          <w:iCs/>
          <w:lang w:val="en-US"/>
        </w:rPr>
        <w:t>: Beliefs’ constraint by levels of political interest and education</w:t>
      </w:r>
    </w:p>
    <w:p w14:paraId="5633283C" w14:textId="77777777" w:rsidR="00273A51" w:rsidRDefault="00273A51" w:rsidP="00273A51">
      <w:pPr>
        <w:spacing w:line="312" w:lineRule="auto"/>
        <w:ind w:left="0" w:firstLine="0"/>
        <w:rPr>
          <w:i/>
          <w:iCs/>
          <w:sz w:val="20"/>
          <w:szCs w:val="20"/>
          <w:lang w:val="en-US"/>
        </w:rPr>
      </w:pPr>
      <w:r>
        <w:rPr>
          <w:i/>
          <w:iCs/>
          <w:noProof/>
          <w:sz w:val="20"/>
          <w:szCs w:val="20"/>
          <w:lang w:val="en-US"/>
        </w:rPr>
        <w:drawing>
          <wp:inline distT="0" distB="0" distL="0" distR="0" wp14:anchorId="252AA397" wp14:editId="3E1CE2A6">
            <wp:extent cx="5727700" cy="5727700"/>
            <wp:effectExtent l="0" t="0" r="6350" b="6350"/>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039B5DC4" w14:textId="77777777" w:rsidR="00273A51" w:rsidRDefault="00273A51" w:rsidP="00273A51">
      <w:pPr>
        <w:spacing w:line="312" w:lineRule="auto"/>
        <w:ind w:left="0" w:firstLine="0"/>
        <w:rPr>
          <w:i/>
          <w:iCs/>
          <w:sz w:val="20"/>
          <w:szCs w:val="20"/>
          <w:lang w:val="en-US"/>
        </w:rPr>
      </w:pPr>
    </w:p>
    <w:p w14:paraId="7A68E51E" w14:textId="77777777" w:rsidR="00273A51" w:rsidRDefault="00273A51" w:rsidP="00273A5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dots represent the values nodes score in the low groups; green </w:t>
      </w:r>
      <w:proofErr w:type="gramStart"/>
      <w:r>
        <w:rPr>
          <w:sz w:val="20"/>
          <w:szCs w:val="20"/>
          <w:lang w:val="en-US"/>
        </w:rPr>
        <w:t>indicate</w:t>
      </w:r>
      <w:proofErr w:type="gramEnd"/>
      <w:r>
        <w:rPr>
          <w:sz w:val="20"/>
          <w:szCs w:val="20"/>
          <w:lang w:val="en-US"/>
        </w:rPr>
        <w:t xml:space="preserve"> the node-wise R</w:t>
      </w:r>
      <w:r w:rsidRPr="002D274A">
        <w:rPr>
          <w:sz w:val="20"/>
          <w:szCs w:val="20"/>
          <w:vertAlign w:val="superscript"/>
          <w:lang w:val="en-US"/>
        </w:rPr>
        <w:t>2</w:t>
      </w:r>
      <w:r>
        <w:rPr>
          <w:sz w:val="20"/>
          <w:szCs w:val="20"/>
          <w:lang w:val="en-US"/>
        </w:rPr>
        <w:t xml:space="preserve"> values in the belief systems of the high education and interest groups. Dots are linked by lines, which visualizes the gap in the portion of explained variance of these variables. </w:t>
      </w:r>
    </w:p>
    <w:p w14:paraId="468B8562" w14:textId="77777777" w:rsidR="00273A51" w:rsidRDefault="00273A51" w:rsidP="00C050CC">
      <w:pPr>
        <w:spacing w:line="312" w:lineRule="auto"/>
        <w:ind w:left="0" w:firstLine="0"/>
        <w:rPr>
          <w:lang w:val="en-US"/>
        </w:rPr>
      </w:pPr>
    </w:p>
    <w:p w14:paraId="2784D181" w14:textId="77777777" w:rsidR="00273A51" w:rsidRDefault="00273A51">
      <w:pPr>
        <w:rPr>
          <w:lang w:val="en-US"/>
        </w:rPr>
      </w:pPr>
      <w:r>
        <w:rPr>
          <w:lang w:val="en-US"/>
        </w:rPr>
        <w:br w:type="page"/>
      </w:r>
    </w:p>
    <w:p w14:paraId="01E8508E" w14:textId="610FCA99" w:rsidR="00C050CC" w:rsidRDefault="00273A51" w:rsidP="00273A51">
      <w:pPr>
        <w:spacing w:line="312" w:lineRule="auto"/>
        <w:ind w:left="0" w:firstLine="0"/>
        <w:rPr>
          <w:lang w:val="en-US"/>
        </w:rPr>
      </w:pPr>
      <w:r w:rsidRPr="00273A51">
        <w:rPr>
          <w:lang w:val="en-US"/>
        </w:rPr>
        <w:lastRenderedPageBreak/>
        <w:t>In line with H1, individuals with higher political interest exhibit significantly more structured, interconnected, and predictable belief systems. Mean constraint is notably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Pr="00273A51">
        <w:rPr>
          <w:lang w:val="en-US"/>
        </w:rPr>
        <w:t>For H2 (education), results provide only partial support. While mean constraint is significantly higher among the high-education group (W = 18,745,672, p &lt; .001, Δ = 0.625), the effect size is smaller than for political interest, suggesting that education contributes to belief tightness but less than political engagement. However, neither ASPL nor R² showed significant differences between education groups (p = .124 for R²; p = 1.000 for ASPL), indicating that education alone does not significantly alter the density or predictability of belief systems.</w:t>
      </w:r>
    </w:p>
    <w:p w14:paraId="5BD752C4" w14:textId="77777777" w:rsidR="00273A51" w:rsidRDefault="00273A51" w:rsidP="00273A51">
      <w:pPr>
        <w:spacing w:line="312" w:lineRule="auto"/>
        <w:ind w:left="0" w:firstLine="0"/>
        <w:rPr>
          <w:lang w:val="en-US"/>
        </w:rPr>
      </w:pPr>
    </w:p>
    <w:p w14:paraId="29482F90" w14:textId="77777777" w:rsidR="00A917DF" w:rsidRDefault="00A917DF" w:rsidP="00A917DF">
      <w:pPr>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A917DF" w:rsidRPr="000370F3" w14:paraId="530F23BB" w14:textId="77777777" w:rsidTr="00616D06">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568B9" w14:textId="77777777" w:rsidR="00A917DF" w:rsidRPr="00AD05D7" w:rsidRDefault="00A917DF" w:rsidP="00616D06">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9F7100" w14:textId="77777777" w:rsidR="00A917DF" w:rsidRPr="00AD05D7" w:rsidRDefault="00A917DF" w:rsidP="00616D06">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BEE725" w14:textId="77777777" w:rsidR="00A917DF" w:rsidRPr="00AD05D7" w:rsidRDefault="00A917DF" w:rsidP="00616D06">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B61742" w14:textId="77777777" w:rsidR="00A917DF" w:rsidRPr="00AD05D7" w:rsidRDefault="00A917DF" w:rsidP="00616D06">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A72E3E" w14:textId="77777777" w:rsidR="00A917DF" w:rsidRPr="00AD05D7" w:rsidRDefault="00A917DF" w:rsidP="00616D06">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A5F69C" w14:textId="77777777" w:rsidR="00A917DF" w:rsidRPr="00AD05D7" w:rsidRDefault="00A917DF" w:rsidP="00616D06">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F2A2B4" w14:textId="77777777" w:rsidR="00A917DF" w:rsidRPr="00AD05D7" w:rsidRDefault="00A917DF" w:rsidP="00616D06">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5899C0" w14:textId="77777777" w:rsidR="00A917DF" w:rsidRPr="00AD05D7" w:rsidRDefault="00A917DF" w:rsidP="00616D06">
            <w:pPr>
              <w:spacing w:line="312" w:lineRule="auto"/>
              <w:ind w:left="0" w:firstLine="0"/>
              <w:jc w:val="center"/>
              <w:rPr>
                <w:b/>
                <w:bCs/>
                <w:lang w:val="en-US"/>
              </w:rPr>
            </w:pPr>
            <w:r w:rsidRPr="00AD05D7">
              <w:rPr>
                <w:b/>
                <w:bCs/>
                <w:lang w:val="en-US"/>
              </w:rPr>
              <w:t>CLES</w:t>
            </w:r>
          </w:p>
        </w:tc>
      </w:tr>
      <w:tr w:rsidR="00A917DF" w:rsidRPr="000370F3" w14:paraId="1252F371" w14:textId="77777777" w:rsidTr="00616D06">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A93A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410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BCE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9B4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FBAD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FF8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31B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46E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9</w:t>
            </w:r>
          </w:p>
        </w:tc>
      </w:tr>
      <w:tr w:rsidR="00A917DF" w:rsidRPr="000370F3" w14:paraId="55A99B00"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F76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79C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918A5"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338B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4EA2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A4A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30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CF54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13</w:t>
            </w:r>
          </w:p>
        </w:tc>
      </w:tr>
      <w:tr w:rsidR="00A917DF" w:rsidRPr="000370F3" w14:paraId="406C534B" w14:textId="77777777" w:rsidTr="00616D06">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C276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0F43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67C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0C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5EA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849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12B7"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1B9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04</w:t>
            </w:r>
          </w:p>
        </w:tc>
      </w:tr>
      <w:tr w:rsidR="00A917DF" w:rsidRPr="000370F3" w14:paraId="242AC2DD"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440E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BDEC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D41F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89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5E7B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5FE1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7AB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E88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46</w:t>
            </w:r>
          </w:p>
        </w:tc>
      </w:tr>
      <w:tr w:rsidR="00A917DF" w:rsidRPr="000370F3" w14:paraId="631A34F7"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24B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4982"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DFFF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20E7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27D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FB66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62E7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268C6"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74</w:t>
            </w:r>
          </w:p>
        </w:tc>
      </w:tr>
      <w:tr w:rsidR="00A917DF" w:rsidRPr="000370F3" w14:paraId="515544AF" w14:textId="77777777" w:rsidTr="00616D06">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6EDB0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D623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5F57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758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0CF2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1DD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9572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04C2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03</w:t>
            </w:r>
          </w:p>
        </w:tc>
      </w:tr>
    </w:tbl>
    <w:p w14:paraId="4F38DE57" w14:textId="77777777" w:rsidR="00A917DF" w:rsidRPr="000370F3" w:rsidRDefault="00A917DF" w:rsidP="00A917DF">
      <w:pPr>
        <w:spacing w:line="312" w:lineRule="auto"/>
        <w:ind w:left="0" w:firstLine="0"/>
        <w:jc w:val="center"/>
        <w:rPr>
          <w:lang w:val="en-US"/>
        </w:rPr>
      </w:pPr>
    </w:p>
    <w:p w14:paraId="53B6979B" w14:textId="055E84D5" w:rsidR="00A917DF" w:rsidRDefault="00A917DF" w:rsidP="00A917DF">
      <w:pPr>
        <w:spacing w:line="312" w:lineRule="auto"/>
        <w:ind w:left="0" w:firstLine="0"/>
        <w:rPr>
          <w:sz w:val="20"/>
          <w:szCs w:val="20"/>
          <w:lang w:val="en-US"/>
        </w:rPr>
      </w:pPr>
      <w:r w:rsidRPr="00C87489">
        <w:rPr>
          <w:sz w:val="20"/>
          <w:szCs w:val="20"/>
          <w:lang w:val="en-US"/>
        </w:rPr>
        <w:t>Caption:</w:t>
      </w:r>
      <w:r w:rsidRPr="00C050CC">
        <w:rPr>
          <w:lang w:val="en-US"/>
        </w:rPr>
        <w:t xml:space="preserve"> </w:t>
      </w:r>
      <w:bookmarkStart w:id="9" w:name="_Hlk189556563"/>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sidR="00273A51">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bookmarkEnd w:id="9"/>
    </w:p>
    <w:p w14:paraId="5BD5847A" w14:textId="77777777" w:rsidR="00A917DF" w:rsidRPr="00A52E97" w:rsidRDefault="00A917DF" w:rsidP="00C050CC">
      <w:pPr>
        <w:spacing w:line="312" w:lineRule="auto"/>
        <w:ind w:left="0" w:firstLine="0"/>
        <w:rPr>
          <w:lang w:val="en-US"/>
        </w:rPr>
      </w:pPr>
    </w:p>
    <w:p w14:paraId="155698F7" w14:textId="422796FE"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w:t>
      </w:r>
      <w:r w:rsidR="00E7583F">
        <w:rPr>
          <w:lang w:val="en-US"/>
        </w:rPr>
        <w:t>.</w:t>
      </w:r>
      <w:r w:rsidRPr="00BA3CCA">
        <w:rPr>
          <w:lang w:val="en-US"/>
        </w:rPr>
        <w:t xml:space="preserve"> The lower ASPL in the high-interest group (W = </w:t>
      </w:r>
      <w:r w:rsidRPr="00BA3CCA">
        <w:rPr>
          <w:lang w:val="en-US"/>
        </w:rPr>
        <w:lastRenderedPageBreak/>
        <w:t xml:space="preserve">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 </w:t>
      </w:r>
    </w:p>
    <w:p w14:paraId="75D106EC" w14:textId="77777777" w:rsidR="00BA3CCA" w:rsidRDefault="00BA3CCA" w:rsidP="00BA3CCA">
      <w:pPr>
        <w:spacing w:line="312" w:lineRule="auto"/>
        <w:ind w:left="0" w:firstLine="0"/>
        <w:rPr>
          <w:lang w:val="en-US"/>
        </w:rPr>
      </w:pPr>
    </w:p>
    <w:p w14:paraId="7A5AFED6" w14:textId="00C9556E" w:rsidR="004A7E0A" w:rsidRDefault="000120BB" w:rsidP="00273A51">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444A45A" w14:textId="77777777" w:rsidR="00273A51" w:rsidRDefault="00273A51" w:rsidP="00273A51">
      <w:pPr>
        <w:spacing w:line="312" w:lineRule="auto"/>
        <w:ind w:left="0" w:firstLine="0"/>
        <w:rPr>
          <w:lang w:val="en-US"/>
        </w:rPr>
      </w:pPr>
    </w:p>
    <w:p w14:paraId="70104A6C" w14:textId="6334E0BF" w:rsidR="00E7583F" w:rsidRPr="00E7583F" w:rsidRDefault="00E7583F" w:rsidP="00E7583F">
      <w:pPr>
        <w:spacing w:line="312" w:lineRule="auto"/>
        <w:ind w:left="0" w:firstLine="0"/>
        <w:rPr>
          <w:lang w:val="en-US"/>
        </w:rPr>
      </w:pPr>
      <w:r>
        <w:rPr>
          <w:lang w:val="en-US"/>
        </w:rPr>
        <w:t xml:space="preserve">Finally, </w:t>
      </w:r>
      <w:r w:rsidRPr="00E7583F">
        <w:rPr>
          <w:lang w:val="en-US"/>
        </w:rPr>
        <w:t>I assess whether Italian voters from different coalitions exhibit structurally distinct belief systems. The consensus hypothesis predicts that relationships between political attitudes are moderated by self-reported vote choice. If moderation effects are substantial, belief systems across electorates should differ to the extent that aggregating them biases estimates of tightness.</w:t>
      </w:r>
    </w:p>
    <w:p w14:paraId="52BD2E09" w14:textId="065D611A" w:rsidR="008900B5" w:rsidRPr="00C87489" w:rsidRDefault="00E7583F" w:rsidP="00E7583F">
      <w:pPr>
        <w:spacing w:line="312" w:lineRule="auto"/>
        <w:ind w:left="0" w:firstLine="0"/>
        <w:rPr>
          <w:lang w:val="en-US"/>
        </w:rPr>
      </w:pPr>
      <w:r w:rsidRPr="00E7583F">
        <w:rPr>
          <w:lang w:val="en-US"/>
        </w:rPr>
        <w:t xml:space="preserve">Figure 5 presents the results of the MNM, where vote choice (Left, M5S, or Right coalition) is specified as the moderating variabl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value of the moderator.</w:t>
      </w:r>
      <w:r w:rsidRPr="00E7583F">
        <w:rPr>
          <w:lang w:val="en-US"/>
        </w:rPr>
        <w:t xml:space="preserve"> The standardized node layout facilitates comparison across network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AAFF798" w14:textId="6AEF144A" w:rsidR="009D4229" w:rsidRDefault="00A55B33" w:rsidP="009D4229">
      <w:pPr>
        <w:spacing w:line="312" w:lineRule="auto"/>
        <w:ind w:left="0" w:firstLine="0"/>
        <w:rPr>
          <w:lang w:val="en-US"/>
        </w:rPr>
      </w:pPr>
      <w:r w:rsidRPr="00A55B33">
        <w:rPr>
          <w:lang w:val="en-US"/>
        </w:rPr>
        <w:t>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β = 0.000). A similar pattern appears in the relationship between PD and FDI: left-wing voters see no link between these parties (β = 0.000), while right-wing voters perceive them as negatively associated (β = -0.120), and M5S voters perceive a weak but positive association (β = -0.111). The divergence in these associations suggests that left- and right-wing voters largely share a traditional ideological cleavage, while M5S supporters place their party outside of this conventional alignment.</w:t>
      </w:r>
    </w:p>
    <w:p w14:paraId="67F1E11E" w14:textId="77777777" w:rsidR="00A55B33" w:rsidRPr="009D4229" w:rsidRDefault="00A55B33" w:rsidP="009D4229">
      <w:pPr>
        <w:spacing w:line="312" w:lineRule="auto"/>
        <w:ind w:left="0" w:firstLine="0"/>
        <w:rPr>
          <w:lang w:val="en-US"/>
        </w:rPr>
      </w:pPr>
    </w:p>
    <w:p w14:paraId="3C1C0710" w14:textId="33D50B40" w:rsidR="009D4229" w:rsidRDefault="00A55B33" w:rsidP="009D4229">
      <w:pPr>
        <w:spacing w:line="312" w:lineRule="auto"/>
        <w:ind w:left="0" w:firstLine="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This difference highlights how the citizenship income, while generally aligned with redistributive policies championed by the left, is uniquely central to M5S supporters. </w:t>
      </w:r>
      <w:r w:rsidRPr="00A55B33">
        <w:rPr>
          <w:lang w:val="en-US"/>
        </w:rPr>
        <w:lastRenderedPageBreak/>
        <w:t>Furthermore, M5S voters perceive a relationship between the preference for subsidies to businesses versus individuals and PD support (β = -0.174), whereas left-wing voters show no such association (β = 0.000).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eaker among left-wing voters (β = 0.000). These patterns indicate that M5S voters construct a distinct economic framework, blending redistributive policies with a more independent understanding of economic intervention.</w:t>
      </w:r>
    </w:p>
    <w:p w14:paraId="74DB311F" w14:textId="77777777" w:rsidR="00A55B33" w:rsidRPr="009D4229" w:rsidRDefault="00A55B33" w:rsidP="009D4229">
      <w:pPr>
        <w:spacing w:line="312" w:lineRule="auto"/>
        <w:ind w:left="0" w:firstLine="0"/>
        <w:rPr>
          <w:lang w:val="en-US"/>
        </w:rPr>
      </w:pPr>
    </w:p>
    <w:p w14:paraId="4FB4B4A6" w14:textId="6F74F18D" w:rsidR="009D4229" w:rsidRDefault="00A55B33" w:rsidP="009D4229">
      <w:pPr>
        <w:spacing w:line="312" w:lineRule="auto"/>
        <w:ind w:left="0" w:firstLine="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entirely independent (β = 0.000). This suggests that right-wing voters categorize M5S as part of </w:t>
      </w:r>
      <w:r>
        <w:rPr>
          <w:lang w:val="en-US"/>
        </w:rPr>
        <w:t>an 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reinforcing their self-image as a third pole in Italian politics. Unlike right-wing voters, M5S supporters uniquely associate support for the flat tax with backing military aid to Ukraine (β = 0.084), a pattern </w:t>
      </w:r>
      <w:proofErr w:type="gramStart"/>
      <w:r w:rsidRPr="00A55B33">
        <w:rPr>
          <w:lang w:val="en-US"/>
        </w:rPr>
        <w:t>absent</w:t>
      </w:r>
      <w:proofErr w:type="gramEnd"/>
      <w:r w:rsidRPr="00A55B33">
        <w:rPr>
          <w:lang w:val="en-US"/>
        </w:rPr>
        <w:t xml:space="preserve"> in both left- and right-wing belief systems. This suggests M5S supporters construct their issue support in a way that does not conform to traditional ideological alignments. Further evidence of this distinct issue bundling is seen in their stronger association between immigration policy and citizenship income (β = 0.075), whereas right-wing voters show no such link. Additionally, M5S voters are more likely to perceive an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a connection that remains weaker among both left-wing and right-wing voters. These differences illustrate how M5S supporters diverge from conventional ideological frameworks, integrating issues in ways that challenge the mainstream left-right divide.</w:t>
      </w:r>
    </w:p>
    <w:p w14:paraId="7C2C8F81" w14:textId="77777777" w:rsidR="00A55B33" w:rsidRPr="009D4229" w:rsidRDefault="00A55B33" w:rsidP="009D4229">
      <w:pPr>
        <w:spacing w:line="312" w:lineRule="auto"/>
        <w:ind w:left="0" w:firstLine="0"/>
        <w:rPr>
          <w:lang w:val="en-US"/>
        </w:rPr>
      </w:pPr>
    </w:p>
    <w:p w14:paraId="2CBB420C" w14:textId="180426CB" w:rsidR="00CD467C" w:rsidRDefault="009D4229" w:rsidP="009D4229">
      <w:pPr>
        <w:spacing w:line="312" w:lineRule="auto"/>
        <w:ind w:left="0" w:firstLine="0"/>
        <w:rPr>
          <w:lang w:val="en-US"/>
        </w:rPr>
      </w:pPr>
      <w:r w:rsidRPr="009D4229">
        <w:rPr>
          <w:lang w:val="en-US"/>
        </w:rPr>
        <w:t xml:space="preserve">These findings confirm that vote choice shapes belief system organization, with the M5S electorate standing out as structurally distinct from both the left- and right-wing blocs, both in partisan </w:t>
      </w:r>
      <w:r w:rsidR="00835E84">
        <w:rPr>
          <w:lang w:val="en-US"/>
        </w:rPr>
        <w:t>preferences</w:t>
      </w:r>
      <w:r w:rsidRPr="009D4229">
        <w:rPr>
          <w:lang w:val="en-US"/>
        </w:rPr>
        <w:t xml:space="preserve"> and policy </w:t>
      </w:r>
      <w:r w:rsidR="00835E84">
        <w:rPr>
          <w:lang w:val="en-US"/>
        </w:rPr>
        <w:t>positions</w:t>
      </w:r>
      <w:r w:rsidRPr="009D4229">
        <w:rPr>
          <w:lang w:val="en-US"/>
        </w:rPr>
        <w:t xml:space="preserve">. While left- and right-wing belief systems largely conform to a traditional ideological framework, M5S supporters display a distinct issue-bundling pattern, indicating that they do not organize political attitudes in the same way as other electorates. </w:t>
      </w:r>
    </w:p>
    <w:p w14:paraId="46360DA0" w14:textId="77777777" w:rsidR="00A55B33" w:rsidRPr="00C87489" w:rsidRDefault="00A55B33" w:rsidP="009D4229">
      <w:pPr>
        <w:spacing w:line="312" w:lineRule="auto"/>
        <w:ind w:left="0" w:firstLine="0"/>
        <w:rPr>
          <w:lang w:val="en-US"/>
        </w:rPr>
      </w:pPr>
    </w:p>
    <w:p w14:paraId="1A7155E8" w14:textId="7820A7FC" w:rsidR="00C74AF3" w:rsidRDefault="006B0DDB" w:rsidP="006B0DDB">
      <w:pPr>
        <w:ind w:left="0" w:firstLine="0"/>
        <w:rPr>
          <w:i/>
          <w:iCs/>
          <w:lang w:val="en-US"/>
        </w:rPr>
      </w:pPr>
      <w:r w:rsidRPr="006B0DDB">
        <w:rPr>
          <w:lang w:val="en-US"/>
        </w:rPr>
        <w:t xml:space="preserve">As a final robustness check, I fit two additional MNMs, where I specify political interest and education (split at the </w:t>
      </w:r>
      <w:proofErr w:type="gramStart"/>
      <w:r w:rsidRPr="006B0DDB">
        <w:rPr>
          <w:lang w:val="en-US"/>
        </w:rPr>
        <w:t>median</w:t>
      </w:r>
      <w:proofErr w:type="gramEnd"/>
      <w:r w:rsidRPr="006B0DDB">
        <w:rPr>
          <w:lang w:val="en-US"/>
        </w:rPr>
        <w:t>)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Supplement) presents these results. </w:t>
      </w:r>
      <w:r>
        <w:rPr>
          <w:lang w:val="en-US"/>
        </w:rPr>
        <w:t>In line with the previous results</w:t>
      </w:r>
      <w:r w:rsidRPr="006B0DDB">
        <w:rPr>
          <w:lang w:val="en-US"/>
        </w:rPr>
        <w:t xml:space="preserve">, education produces only two meaningful moderation effects (coefficients &gt; 0.03), while political interest moderates 23 associations. For instance, low-education voters show no </w:t>
      </w:r>
      <w:r w:rsidRPr="006B0DDB">
        <w:rPr>
          <w:lang w:val="en-US"/>
        </w:rPr>
        <w:lastRenderedPageBreak/>
        <w:t xml:space="preserve">connection between support for </w:t>
      </w:r>
      <w:r>
        <w:rPr>
          <w:lang w:val="en-US"/>
        </w:rPr>
        <w:t>the L</w:t>
      </w:r>
      <w:r w:rsidRPr="006B0DDB">
        <w:rPr>
          <w:lang w:val="en-US"/>
        </w:rPr>
        <w:t xml:space="preserve"> and restricting abortion (</w:t>
      </w:r>
      <w:r w:rsidRPr="00A33E86">
        <w:rPr>
          <w:lang w:val="en-US"/>
        </w:rPr>
        <w:t>β</w:t>
      </w:r>
      <w:r w:rsidRPr="006B0DDB">
        <w:rPr>
          <w:lang w:val="en-US"/>
        </w:rPr>
        <w:t xml:space="preserve"> = 0.000), while higher-education voters associate support</w:t>
      </w:r>
      <w:r>
        <w:rPr>
          <w:lang w:val="en-US"/>
        </w:rPr>
        <w:t xml:space="preserve"> for the L</w:t>
      </w:r>
      <w:r w:rsidRPr="006B0DDB">
        <w:rPr>
          <w:lang w:val="en-US"/>
        </w:rPr>
        <w:t xml:space="preserve"> with favoring abortion restrictions (</w:t>
      </w:r>
      <w:r w:rsidRPr="00A33E86">
        <w:rPr>
          <w:lang w:val="en-US"/>
        </w:rPr>
        <w:t>β</w:t>
      </w:r>
      <w:r w:rsidRPr="006B0DDB">
        <w:rPr>
          <w:lang w:val="en-US"/>
        </w:rPr>
        <w:t xml:space="preserve"> = -0.040). Similarly, higher-education voters link support for a flat tax with positive views on globalization (</w:t>
      </w:r>
      <w:r w:rsidRPr="00A33E86">
        <w:rPr>
          <w:lang w:val="en-US"/>
        </w:rPr>
        <w:t>β</w:t>
      </w:r>
      <w:r w:rsidRPr="006B0DDB">
        <w:rPr>
          <w:lang w:val="en-US"/>
        </w:rPr>
        <w:t xml:space="preserve"> = -0.093), whereas low-education voters do not (</w:t>
      </w:r>
      <w:r w:rsidRPr="00A33E86">
        <w:rPr>
          <w:lang w:val="en-US"/>
        </w:rPr>
        <w:t>β</w:t>
      </w:r>
      <w:r w:rsidRPr="006B0DDB">
        <w:rPr>
          <w:lang w:val="en-US"/>
        </w:rPr>
        <w:t xml:space="preserve"> = -0.053).</w:t>
      </w:r>
      <w:r>
        <w:rPr>
          <w:lang w:val="en-US"/>
        </w:rPr>
        <w:t xml:space="preserve"> </w:t>
      </w:r>
      <w:r w:rsidRPr="006B0DDB">
        <w:rPr>
          <w:lang w:val="en-US"/>
        </w:rPr>
        <w:t>By contrast, political interest moderates nearly a quarter of all belief system relationships (23 edges)</w:t>
      </w:r>
      <w:r>
        <w:rPr>
          <w:lang w:val="en-US"/>
        </w:rPr>
        <w:t>.</w:t>
      </w:r>
      <w:r w:rsidRPr="006B0DDB">
        <w:rPr>
          <w:lang w:val="en-US"/>
        </w:rPr>
        <w:t xml:space="preserve"> </w:t>
      </w:r>
      <w:r>
        <w:rPr>
          <w:lang w:val="en-US"/>
        </w:rPr>
        <w:t>T</w:t>
      </w:r>
      <w:r w:rsidRPr="006B0DDB">
        <w:rPr>
          <w:lang w:val="en-US"/>
        </w:rPr>
        <w:t xml:space="preserve">he strongest effects </w:t>
      </w:r>
      <w:r>
        <w:rPr>
          <w:lang w:val="en-US"/>
        </w:rPr>
        <w:t>involve the p</w:t>
      </w:r>
      <w:r w:rsidRPr="006B0DDB">
        <w:rPr>
          <w:lang w:val="en-US"/>
        </w:rPr>
        <w:t>ropensity to vote for M5S and support for sending arms to Ukraine</w:t>
      </w:r>
      <w:r>
        <w:rPr>
          <w:lang w:val="en-US"/>
        </w:rPr>
        <w:t>, the s</w:t>
      </w:r>
      <w:r w:rsidRPr="006B0DDB">
        <w:rPr>
          <w:lang w:val="en-US"/>
        </w:rPr>
        <w:t>upport for same-sex marriage and pro-immigration attitudes</w:t>
      </w:r>
      <w:r>
        <w:rPr>
          <w:lang w:val="en-US"/>
        </w:rPr>
        <w:t>, the association between l</w:t>
      </w:r>
      <w:r w:rsidRPr="006B0DDB">
        <w:rPr>
          <w:lang w:val="en-US"/>
        </w:rPr>
        <w:t>eft-right self-placement and preferring business subsidies over individual aid</w:t>
      </w:r>
      <w:r>
        <w:rPr>
          <w:lang w:val="en-US"/>
        </w:rPr>
        <w:t>.</w:t>
      </w:r>
      <w:r w:rsidRPr="006B0DDB">
        <w:rPr>
          <w:lang w:val="en-US"/>
        </w:rPr>
        <w:t xml:space="preserve"> 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proofErr w:type="spellStart"/>
      <w:r w:rsidRPr="00A421B6">
        <w:rPr>
          <w:i/>
          <w:iCs/>
          <w:sz w:val="20"/>
          <w:szCs w:val="20"/>
          <w:lang w:val="en-US"/>
        </w:rPr>
        <w:t>Vote_cat</w:t>
      </w:r>
      <w:proofErr w:type="spellEnd"/>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0DABCEF6" w14:textId="26786C12" w:rsidR="00C74AF3" w:rsidRPr="00835E84" w:rsidRDefault="00C74AF3" w:rsidP="00835E84">
      <w:pPr>
        <w:rPr>
          <w:lang w:val="en-US"/>
        </w:rPr>
      </w:pPr>
      <w:r>
        <w:rPr>
          <w:lang w:val="en-US"/>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737B252B" w:rsidR="009F7181" w:rsidRDefault="00CA1EE0" w:rsidP="007638BC">
      <w:pPr>
        <w:spacing w:line="312"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by internalizing party cue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in the extent to which electorates share a common structure.</w:t>
      </w:r>
      <w:r w:rsidR="009F7181">
        <w:rPr>
          <w:lang w:val="en-US"/>
        </w:rPr>
        <w:t xml:space="preserve"> </w:t>
      </w:r>
    </w:p>
    <w:p w14:paraId="0F0FEE67" w14:textId="77777777" w:rsidR="001F4B83" w:rsidRDefault="001F4B83" w:rsidP="007638BC">
      <w:pPr>
        <w:spacing w:line="312" w:lineRule="auto"/>
        <w:ind w:left="0" w:firstLine="0"/>
        <w:rPr>
          <w:lang w:val="en-US"/>
        </w:rPr>
      </w:pPr>
    </w:p>
    <w:p w14:paraId="40F520B4" w14:textId="6D9AA45F" w:rsidR="009F7181" w:rsidRDefault="00CA1EE0" w:rsidP="007638BC">
      <w:pPr>
        <w:spacing w:line="312" w:lineRule="auto"/>
        <w:ind w:left="0" w:firstLine="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7638BC">
      <w:pPr>
        <w:spacing w:line="312" w:lineRule="auto"/>
        <w:ind w:left="0" w:firstLine="0"/>
        <w:rPr>
          <w:lang w:val="en-US"/>
        </w:rPr>
      </w:pPr>
    </w:p>
    <w:p w14:paraId="05148BFC" w14:textId="17467660" w:rsidR="001F4B83" w:rsidRDefault="000F7424" w:rsidP="007638BC">
      <w:pPr>
        <w:spacing w:line="312" w:lineRule="auto"/>
        <w:ind w:left="0" w:firstLine="0"/>
        <w:rPr>
          <w:lang w:val="en-US"/>
        </w:rPr>
      </w:pPr>
      <w:r w:rsidRPr="000F7424">
        <w:rPr>
          <w:lang w:val="en-US"/>
        </w:rPr>
        <w:t>This study measure</w:t>
      </w:r>
      <w:r>
        <w:rPr>
          <w:lang w:val="en-US"/>
        </w:rPr>
        <w:t>d</w:t>
      </w:r>
      <w:r w:rsidRPr="000F7424">
        <w:rPr>
          <w:lang w:val="en-US"/>
        </w:rPr>
        <w:t xml:space="preserve"> belief tightness</w:t>
      </w:r>
      <w:r>
        <w:rPr>
          <w:lang w:val="en-US"/>
        </w:rPr>
        <w:t xml:space="preserve"> with </w:t>
      </w:r>
      <w:r w:rsidRPr="000F7424">
        <w:rPr>
          <w:lang w:val="en-US"/>
        </w:rPr>
        <w:t xml:space="preserve">three complementary </w:t>
      </w:r>
      <w:r>
        <w:rPr>
          <w:lang w:val="en-US"/>
        </w:rPr>
        <w:t>approaches. 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consistency by averaging edge strengths but overlooks the broader network structure. ASPL </w:t>
      </w:r>
      <w:proofErr w:type="gramStart"/>
      <w:r>
        <w:rPr>
          <w:lang w:val="en-US"/>
        </w:rPr>
        <w:t>counter</w:t>
      </w:r>
      <w:proofErr w:type="gramEnd"/>
      <w:r w:rsidRPr="000F7424">
        <w:rPr>
          <w:lang w:val="en-US"/>
        </w:rPr>
        <w:t xml:space="preserve"> this by assessing connectivity</w:t>
      </w:r>
      <w:r>
        <w:rPr>
          <w:lang w:val="en-US"/>
        </w:rPr>
        <w:t xml:space="preserve"> with a network approach which</w:t>
      </w:r>
      <w:r w:rsidRPr="000F7424">
        <w:rPr>
          <w:lang w:val="en-US"/>
        </w:rPr>
        <w:t xml:space="preserve"> measur</w:t>
      </w:r>
      <w:r>
        <w:rPr>
          <w:lang w:val="en-US"/>
        </w:rPr>
        <w:t>es the average distance</w:t>
      </w:r>
      <w:r w:rsidRPr="000F7424">
        <w:rPr>
          <w:lang w:val="en-US"/>
        </w:rPr>
        <w:t xml:space="preserve"> </w:t>
      </w:r>
      <w:r>
        <w:rPr>
          <w:lang w:val="en-US"/>
        </w:rPr>
        <w:t xml:space="preserve">between </w:t>
      </w:r>
      <w:r w:rsidR="00DF2C40">
        <w:rPr>
          <w:lang w:val="en-US"/>
        </w:rPr>
        <w:t>components of the belief system</w:t>
      </w:r>
      <w:r w:rsidRPr="000F7424">
        <w:rPr>
          <w:lang w:val="en-US"/>
        </w:rPr>
        <w:t>. However, neither explicitly quantifies how well political attitudes predict each other, a core tenet of Converse’s (2006) theory. To fill this gap, this study introduced node-wise R² as a novel measure, directly assessing the extent to which attitudes are mutually predictive.</w:t>
      </w:r>
    </w:p>
    <w:p w14:paraId="336531E0" w14:textId="77777777" w:rsidR="000F7424" w:rsidRDefault="000F7424" w:rsidP="007638BC">
      <w:pPr>
        <w:spacing w:line="312" w:lineRule="auto"/>
        <w:ind w:left="0" w:firstLine="0"/>
        <w:rPr>
          <w:lang w:val="en-US"/>
        </w:rPr>
      </w:pPr>
    </w:p>
    <w:p w14:paraId="62F8169D" w14:textId="77ADAEDE" w:rsidR="001F4B83" w:rsidRDefault="008412A4" w:rsidP="008412A4">
      <w:pPr>
        <w:spacing w:line="312" w:lineRule="auto"/>
        <w:ind w:left="0" w:firstLine="0"/>
        <w:rPr>
          <w:lang w:val="en-US"/>
        </w:rPr>
      </w:pPr>
      <w:r w:rsidRPr="008412A4">
        <w:rPr>
          <w:lang w:val="en-US"/>
        </w:rPr>
        <w:t>Findings strongly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belief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w:t>
      </w:r>
      <w:r w:rsidRPr="008412A4">
        <w:rPr>
          <w:lang w:val="en-US"/>
        </w:rPr>
        <w:lastRenderedPageBreak/>
        <w:t xml:space="preserve">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8412A4">
      <w:pPr>
        <w:spacing w:line="312" w:lineRule="auto"/>
        <w:ind w:left="0" w:firstLine="0"/>
        <w:rPr>
          <w:lang w:val="en-US"/>
        </w:rPr>
      </w:pPr>
    </w:p>
    <w:p w14:paraId="6A3C1DB4" w14:textId="507A7D49" w:rsidR="00E32D0C" w:rsidRDefault="008412A4" w:rsidP="007638BC">
      <w:pPr>
        <w:spacing w:line="312" w:lineRule="auto"/>
        <w:ind w:left="0" w:firstLine="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w:t>
      </w:r>
      <w:r w:rsidR="002D30CC">
        <w:rPr>
          <w:lang w:val="en-US"/>
        </w:rPr>
        <w:t>I</w:t>
      </w:r>
      <w:r w:rsidRPr="008412A4">
        <w:rPr>
          <w:lang w:val="en-US"/>
        </w:rPr>
        <w:t xml:space="preserve">n some cases, the low-education group exhibits </w:t>
      </w:r>
      <w:r w:rsidR="002D30CC">
        <w:rPr>
          <w:lang w:val="en-US"/>
        </w:rPr>
        <w:t xml:space="preserve">even </w:t>
      </w:r>
      <w:r w:rsidRPr="008412A4">
        <w:rPr>
          <w:lang w:val="en-US"/>
        </w:rPr>
        <w:t xml:space="preserve">higher </w:t>
      </w:r>
      <w:r w:rsidR="002D30CC">
        <w:rPr>
          <w:lang w:val="en-US"/>
        </w:rPr>
        <w:t xml:space="preserve">node-wise </w:t>
      </w:r>
      <w:r w:rsidRPr="008412A4">
        <w:rPr>
          <w:lang w:val="en-US"/>
        </w:rPr>
        <w:t xml:space="preserve">R² values.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7638BC">
      <w:pPr>
        <w:spacing w:line="312" w:lineRule="auto"/>
        <w:ind w:left="0" w:firstLine="0"/>
        <w:rPr>
          <w:lang w:val="en-US"/>
        </w:rPr>
      </w:pPr>
    </w:p>
    <w:p w14:paraId="5850A46A" w14:textId="00B69240" w:rsidR="00E32D0C" w:rsidRPr="00E32D0C" w:rsidRDefault="002D30CC" w:rsidP="00E32D0C">
      <w:pPr>
        <w:spacing w:line="312" w:lineRule="auto"/>
        <w:ind w:left="0" w:firstLine="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E32D0C">
      <w:pPr>
        <w:spacing w:line="312" w:lineRule="auto"/>
        <w:ind w:left="0" w:firstLine="0"/>
        <w:rPr>
          <w:lang w:val="en-US"/>
        </w:rPr>
      </w:pPr>
    </w:p>
    <w:p w14:paraId="50A047EA" w14:textId="4933DE51" w:rsidR="00E32D0C" w:rsidRDefault="002D30CC" w:rsidP="00E32D0C">
      <w:pPr>
        <w:spacing w:line="312" w:lineRule="auto"/>
        <w:ind w:left="0" w:firstLine="0"/>
        <w:rPr>
          <w:lang w:val="en-US"/>
        </w:rPr>
      </w:pPr>
      <w:r w:rsidRPr="002D30CC">
        <w:rPr>
          <w:lang w:val="en-US"/>
        </w:rPr>
        <w:t xml:space="preserve">Beyond symbolic attitudes, M5S </w:t>
      </w:r>
      <w:proofErr w:type="gramStart"/>
      <w:r w:rsidRPr="002D30CC">
        <w:rPr>
          <w:lang w:val="en-US"/>
        </w:rPr>
        <w:t>supporters</w:t>
      </w:r>
      <w:proofErr w:type="gramEnd"/>
      <w:r w:rsidRPr="002D30CC">
        <w:rPr>
          <w:lang w:val="en-US"/>
        </w:rPr>
        <w:t xml:space="preserve"> structure political issues differently from both left- and right-wing voters.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w:t>
      </w:r>
      <w:proofErr w:type="gramStart"/>
      <w:r w:rsidRPr="002D30CC">
        <w:rPr>
          <w:lang w:val="en-US"/>
        </w:rPr>
        <w:t>absent</w:t>
      </w:r>
      <w:proofErr w:type="gramEnd"/>
      <w:r w:rsidRPr="002D30CC">
        <w:rPr>
          <w:lang w:val="en-US"/>
        </w:rPr>
        <w:t xml:space="preserve">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7638BC">
      <w:pPr>
        <w:spacing w:line="312" w:lineRule="auto"/>
        <w:ind w:left="0" w:firstLine="0"/>
        <w:rPr>
          <w:lang w:val="en-US"/>
        </w:rPr>
      </w:pPr>
    </w:p>
    <w:p w14:paraId="0F13C3D6" w14:textId="0D7A2044" w:rsidR="002910C6" w:rsidRDefault="0018335A" w:rsidP="007638BC">
      <w:pPr>
        <w:spacing w:line="312" w:lineRule="auto"/>
        <w:ind w:left="0" w:firstLine="0"/>
        <w:rPr>
          <w:lang w:val="en-US"/>
        </w:rPr>
      </w:pPr>
      <w:r w:rsidRPr="0018335A">
        <w:rPr>
          <w:lang w:val="en-US"/>
        </w:rPr>
        <w:lastRenderedPageBreak/>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 substantial variation in belief tightness by political engagement and the </w:t>
      </w:r>
      <w:r>
        <w:rPr>
          <w:lang w:val="en-US"/>
        </w:rPr>
        <w:t>low</w:t>
      </w:r>
      <w:r w:rsidRPr="0018335A">
        <w:rPr>
          <w:lang w:val="en-US"/>
        </w:rPr>
        <w:t xml:space="preserve"> consensus across electorates suggest that studies relying on a single model for entire populations risk overlooking structural differences. Additionally, t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drives belief tightness, these examples suggest that </w:t>
      </w:r>
      <w:r w:rsidR="00DF2C40">
        <w:rPr>
          <w:lang w:val="en-US"/>
        </w:rPr>
        <w:t xml:space="preserve">features of </w:t>
      </w:r>
      <w:proofErr w:type="gramStart"/>
      <w:r w:rsidR="00DF2C40">
        <w:rPr>
          <w:lang w:val="en-US"/>
        </w:rPr>
        <w:t>the political</w:t>
      </w:r>
      <w:proofErr w:type="gramEnd"/>
      <w:r w:rsidR="00DF2C40">
        <w:rPr>
          <w:lang w:val="en-US"/>
        </w:rPr>
        <w:t xml:space="preserve">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belief consensus.</w:t>
      </w:r>
    </w:p>
    <w:p w14:paraId="61EB2A1D" w14:textId="77777777" w:rsidR="0018335A" w:rsidRDefault="0018335A" w:rsidP="007638BC">
      <w:pPr>
        <w:spacing w:line="312" w:lineRule="auto"/>
        <w:ind w:left="0" w:firstLine="0"/>
        <w:rPr>
          <w:lang w:val="en-US"/>
        </w:rPr>
      </w:pPr>
    </w:p>
    <w:p w14:paraId="58809970" w14:textId="4D052D61" w:rsidR="00333F3E" w:rsidRDefault="0018335A" w:rsidP="00322719">
      <w:pPr>
        <w:spacing w:line="312" w:lineRule="auto"/>
        <w:ind w:left="0" w:firstLine="0"/>
        <w:rPr>
          <w:lang w:val="en-US"/>
        </w:rPr>
      </w:pPr>
      <w:r w:rsidRPr="0018335A">
        <w:rPr>
          <w:lang w:val="en-US"/>
        </w:rPr>
        <w:t>Th</w:t>
      </w:r>
      <w:r w:rsidR="00DF2C40">
        <w:rPr>
          <w:lang w:val="en-US"/>
        </w:rPr>
        <w:t>erefore, th</w:t>
      </w:r>
      <w:r w:rsidRPr="0018335A">
        <w:rPr>
          <w:lang w:val="en-US"/>
        </w:rPr>
        <w:t xml:space="preserve">is study has three key limitations. First, the proposed extension of the theory of social constraint requires </w:t>
      </w:r>
      <w:r w:rsidR="00DF2C40">
        <w:rPr>
          <w:lang w:val="en-US"/>
        </w:rPr>
        <w:t xml:space="preserve">further </w:t>
      </w:r>
      <w:r w:rsidRPr="0018335A">
        <w:rPr>
          <w:lang w:val="en-US"/>
        </w:rPr>
        <w:t>validation with comparative</w:t>
      </w:r>
      <w:r>
        <w:rPr>
          <w:lang w:val="en-US"/>
        </w:rPr>
        <w:t xml:space="preserve"> data</w:t>
      </w:r>
      <w:r w:rsidRPr="0018335A">
        <w:rPr>
          <w:lang w:val="en-US"/>
        </w:rPr>
        <w:t xml:space="preserve">. Second, future research </w:t>
      </w:r>
      <w:r w:rsidR="00DF2C40">
        <w:rPr>
          <w:lang w:val="en-US"/>
        </w:rPr>
        <w:t xml:space="preserve">might </w:t>
      </w:r>
      <w:r w:rsidR="00DF2C40" w:rsidRPr="0018335A">
        <w:rPr>
          <w:lang w:val="en-US"/>
        </w:rPr>
        <w:t>incorporate</w:t>
      </w:r>
      <w:r w:rsidRPr="0018335A">
        <w:rPr>
          <w:lang w:val="en-US"/>
        </w:rPr>
        <w:t xml:space="preserve"> multiple </w:t>
      </w:r>
      <w:r>
        <w:rPr>
          <w:lang w:val="en-US"/>
        </w:rPr>
        <w:t>indicators</w:t>
      </w:r>
      <w:r w:rsidRPr="0018335A">
        <w:rPr>
          <w:lang w:val="en-US"/>
        </w:rPr>
        <w:t xml:space="preserve"> of political interest and knowledg</w:t>
      </w:r>
      <w:r>
        <w:rPr>
          <w:lang w:val="en-US"/>
        </w:rPr>
        <w:t>e</w:t>
      </w:r>
      <w:r w:rsidRPr="0018335A">
        <w:rPr>
          <w:lang w:val="en-US"/>
        </w:rPr>
        <w:t xml:space="preserve">. Finally, there remains a gap between the causal theory of belief systems and their predominantly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Pr="0018335A">
        <w:rPr>
          <w:lang w:val="en-US"/>
        </w:rPr>
        <w:t xml:space="preserve"> to track changes in belief constraint over time or experimental designs to isolate causal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Pr="0018335A">
        <w:rPr>
          <w:lang w:val="en-US"/>
        </w:rPr>
        <w:t>.</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0D95E957" w:rsidR="008C67F3"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575D5F37" w14:textId="77777777" w:rsidR="00523FB8" w:rsidRPr="00523FB8" w:rsidRDefault="00523FB8" w:rsidP="00523FB8">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Pr="00523FB8">
        <w:rPr>
          <w:lang w:val="en-US"/>
        </w:rPr>
        <w:t xml:space="preserve">Adams, J., Weschle, S., &amp; Wlezien, C. (2021). Elite Interactions and Voters’ Perceptions of Parties’ Policy Positions. </w:t>
      </w:r>
      <w:r w:rsidRPr="00523FB8">
        <w:rPr>
          <w:i/>
          <w:iCs/>
          <w:lang w:val="en-US"/>
        </w:rPr>
        <w:t>American Journal of Political Science</w:t>
      </w:r>
      <w:r w:rsidRPr="00523FB8">
        <w:rPr>
          <w:lang w:val="en-US"/>
        </w:rPr>
        <w:t xml:space="preserve">, </w:t>
      </w:r>
      <w:r w:rsidRPr="00523FB8">
        <w:rPr>
          <w:i/>
          <w:iCs/>
          <w:lang w:val="en-US"/>
        </w:rPr>
        <w:t>65</w:t>
      </w:r>
      <w:r w:rsidRPr="00523FB8">
        <w:rPr>
          <w:lang w:val="en-US"/>
        </w:rPr>
        <w:t>(1), 101–114. https://doi.org/10.1111/ajps.12510</w:t>
      </w:r>
    </w:p>
    <w:p w14:paraId="341AB545" w14:textId="77777777" w:rsidR="00523FB8" w:rsidRPr="00523FB8" w:rsidRDefault="00523FB8" w:rsidP="00523FB8">
      <w:pPr>
        <w:pStyle w:val="Bibliografia"/>
        <w:rPr>
          <w:lang w:val="en-US"/>
        </w:rPr>
      </w:pPr>
      <w:r w:rsidRPr="00523FB8">
        <w:rPr>
          <w:lang w:val="en-US"/>
        </w:rPr>
        <w:t xml:space="preserve">Arndt, C. (2016). Issue evolution and partisan polarization in a European multiparty system: Elite and mass repositioning in Denmark 1968–2011. </w:t>
      </w:r>
      <w:r w:rsidRPr="00523FB8">
        <w:rPr>
          <w:i/>
          <w:iCs/>
          <w:lang w:val="en-US"/>
        </w:rPr>
        <w:t>European Union Politics</w:t>
      </w:r>
      <w:r w:rsidRPr="00523FB8">
        <w:rPr>
          <w:lang w:val="en-US"/>
        </w:rPr>
        <w:t xml:space="preserve">, </w:t>
      </w:r>
      <w:r w:rsidRPr="00523FB8">
        <w:rPr>
          <w:i/>
          <w:iCs/>
          <w:lang w:val="en-US"/>
        </w:rPr>
        <w:t>17</w:t>
      </w:r>
      <w:r w:rsidRPr="00523FB8">
        <w:rPr>
          <w:lang w:val="en-US"/>
        </w:rPr>
        <w:t>(4), 660–682. https://doi.org/10.1177/1465116516658359</w:t>
      </w:r>
    </w:p>
    <w:p w14:paraId="7FA8EE4E" w14:textId="77777777" w:rsidR="00523FB8" w:rsidRPr="00523FB8" w:rsidRDefault="00523FB8" w:rsidP="00523FB8">
      <w:pPr>
        <w:pStyle w:val="Bibliografia"/>
        <w:rPr>
          <w:lang w:val="en-US"/>
        </w:rPr>
      </w:pPr>
      <w:r w:rsidRPr="00523FB8">
        <w:rPr>
          <w:lang w:val="en-US"/>
        </w:rPr>
        <w:t xml:space="preserve">Baldassarri, D., &amp; Gelman, A. (2008). Partisans Without Constraint: Political Polarization and Trends in American Public Opinion. </w:t>
      </w:r>
      <w:r w:rsidRPr="00523FB8">
        <w:rPr>
          <w:i/>
          <w:iCs/>
          <w:lang w:val="en-US"/>
        </w:rPr>
        <w:t>SSRN Electronic Journal</w:t>
      </w:r>
      <w:r w:rsidRPr="00523FB8">
        <w:rPr>
          <w:lang w:val="en-US"/>
        </w:rPr>
        <w:t>. https://doi.org/10.2139/ssrn.1010098</w:t>
      </w:r>
    </w:p>
    <w:p w14:paraId="0ECB292A" w14:textId="77777777" w:rsidR="00523FB8" w:rsidRPr="00523FB8" w:rsidRDefault="00523FB8" w:rsidP="00523FB8">
      <w:pPr>
        <w:pStyle w:val="Bibliografia"/>
        <w:rPr>
          <w:lang w:val="en-US"/>
        </w:rPr>
      </w:pPr>
      <w:r w:rsidRPr="00523FB8">
        <w:rPr>
          <w:lang w:val="en-US"/>
        </w:rPr>
        <w:t xml:space="preserve">Baldassarri, D., &amp; Goldberg, A. (2014). Neither Ideologues nor Agnostics: Alternative Voters’ Belief System in an Age of Partisan Politics. </w:t>
      </w:r>
      <w:r w:rsidRPr="00523FB8">
        <w:rPr>
          <w:i/>
          <w:iCs/>
          <w:lang w:val="en-US"/>
        </w:rPr>
        <w:t>American Journal of Sociology</w:t>
      </w:r>
      <w:r w:rsidRPr="00523FB8">
        <w:rPr>
          <w:lang w:val="en-US"/>
        </w:rPr>
        <w:t xml:space="preserve">, </w:t>
      </w:r>
      <w:r w:rsidRPr="00523FB8">
        <w:rPr>
          <w:i/>
          <w:iCs/>
          <w:lang w:val="en-US"/>
        </w:rPr>
        <w:t>120</w:t>
      </w:r>
      <w:r w:rsidRPr="00523FB8">
        <w:rPr>
          <w:lang w:val="en-US"/>
        </w:rPr>
        <w:t>(1), 45–95. https://doi.org/10.1086/676042</w:t>
      </w:r>
    </w:p>
    <w:p w14:paraId="22F6E96E" w14:textId="77777777" w:rsidR="00523FB8" w:rsidRPr="00523FB8" w:rsidRDefault="00523FB8" w:rsidP="00523FB8">
      <w:pPr>
        <w:pStyle w:val="Bibliografia"/>
        <w:rPr>
          <w:lang w:val="en-US"/>
        </w:rPr>
      </w:pPr>
      <w:r w:rsidRPr="00523FB8">
        <w:rPr>
          <w:lang w:val="en-US"/>
        </w:rPr>
        <w:t xml:space="preserve">Barbet, B. (2020). Nobody seems to be fully representing me: Differential inter-attitudinal cohesion systems and their effects on satisfaction with the political system. </w:t>
      </w:r>
      <w:r w:rsidRPr="00523FB8">
        <w:rPr>
          <w:i/>
          <w:iCs/>
          <w:lang w:val="en-US"/>
        </w:rPr>
        <w:t>Electoral Studies</w:t>
      </w:r>
      <w:r w:rsidRPr="00523FB8">
        <w:rPr>
          <w:lang w:val="en-US"/>
        </w:rPr>
        <w:t xml:space="preserve">, </w:t>
      </w:r>
      <w:r w:rsidRPr="00523FB8">
        <w:rPr>
          <w:i/>
          <w:iCs/>
          <w:lang w:val="en-US"/>
        </w:rPr>
        <w:t>64</w:t>
      </w:r>
      <w:r w:rsidRPr="00523FB8">
        <w:rPr>
          <w:lang w:val="en-US"/>
        </w:rPr>
        <w:t>, 102116. https://doi.org/10.1016/j.electstud.2019.102116</w:t>
      </w:r>
    </w:p>
    <w:p w14:paraId="7565EB23" w14:textId="77777777" w:rsidR="00523FB8" w:rsidRPr="00523FB8" w:rsidRDefault="00523FB8" w:rsidP="00523FB8">
      <w:pPr>
        <w:pStyle w:val="Bibliografia"/>
        <w:rPr>
          <w:lang w:val="en-US"/>
        </w:rPr>
      </w:pPr>
      <w:r w:rsidRPr="00523FB8">
        <w:rPr>
          <w:lang w:val="en-US"/>
        </w:rPr>
        <w:t xml:space="preserve">Benasaglio Berlucchi, A. (2022). Populism without host ideologies: A new home for voters with exclusionary attitudes in Italy’s Five Star Movement? </w:t>
      </w:r>
      <w:r w:rsidRPr="00523FB8">
        <w:rPr>
          <w:i/>
          <w:iCs/>
          <w:lang w:val="en-US"/>
        </w:rPr>
        <w:t>Party Politics</w:t>
      </w:r>
      <w:r w:rsidRPr="00523FB8">
        <w:rPr>
          <w:lang w:val="en-US"/>
        </w:rPr>
        <w:t xml:space="preserve">, </w:t>
      </w:r>
      <w:r w:rsidRPr="00523FB8">
        <w:rPr>
          <w:i/>
          <w:iCs/>
          <w:lang w:val="en-US"/>
        </w:rPr>
        <w:t>28</w:t>
      </w:r>
      <w:r w:rsidRPr="00523FB8">
        <w:rPr>
          <w:lang w:val="en-US"/>
        </w:rPr>
        <w:t>(5), 811–825.</w:t>
      </w:r>
    </w:p>
    <w:p w14:paraId="61FA972C" w14:textId="77777777" w:rsidR="00523FB8" w:rsidRPr="00523FB8" w:rsidRDefault="00523FB8" w:rsidP="00523FB8">
      <w:pPr>
        <w:pStyle w:val="Bibliografia"/>
        <w:rPr>
          <w:lang w:val="en-US"/>
        </w:rPr>
      </w:pPr>
      <w:r w:rsidRPr="00523FB8">
        <w:rPr>
          <w:lang w:val="en-US"/>
        </w:rPr>
        <w:t xml:space="preserve">Bentall, R., Zavlis, O., Hyland, P., McBride, O., Bennett, K. M., &amp; Hartman, T. K. (2023). </w:t>
      </w:r>
      <w:r w:rsidRPr="00523FB8">
        <w:rPr>
          <w:i/>
          <w:iCs/>
          <w:lang w:val="en-US"/>
        </w:rPr>
        <w:t>The structure of mass political belief systems: A network approach to understanding the Left-Right spectrum</w:t>
      </w:r>
      <w:r w:rsidRPr="00523FB8">
        <w:rPr>
          <w:lang w:val="en-US"/>
        </w:rPr>
        <w:t>. https://doi.org/10.31234/osf.io/w5pmx</w:t>
      </w:r>
    </w:p>
    <w:p w14:paraId="65865DC1" w14:textId="77777777" w:rsidR="00523FB8" w:rsidRPr="00523FB8" w:rsidRDefault="00523FB8" w:rsidP="00523FB8">
      <w:pPr>
        <w:pStyle w:val="Bibliografia"/>
        <w:rPr>
          <w:lang w:val="en-US"/>
        </w:rPr>
      </w:pPr>
      <w:r w:rsidRPr="00523FB8">
        <w:t xml:space="preserve">Bertero, A., Franetovic, G., &amp; Mijs, J. J. B. (2024). </w:t>
      </w:r>
      <w:r w:rsidRPr="00523FB8">
        <w:rPr>
          <w:lang w:val="en-US"/>
        </w:rPr>
        <w:t xml:space="preserve">Inequality Belief Systems: What They Look Like, How to Study Them, and Why They Matter. </w:t>
      </w:r>
      <w:r w:rsidRPr="00523FB8">
        <w:rPr>
          <w:i/>
          <w:iCs/>
          <w:lang w:val="en-US"/>
        </w:rPr>
        <w:t>Social Indicators Research</w:t>
      </w:r>
      <w:r w:rsidRPr="00523FB8">
        <w:rPr>
          <w:lang w:val="en-US"/>
        </w:rPr>
        <w:t>. https://doi.org/10.1007/s11205-024-03352-5</w:t>
      </w:r>
    </w:p>
    <w:p w14:paraId="6EC7AF18" w14:textId="77777777" w:rsidR="00523FB8" w:rsidRPr="00523FB8" w:rsidRDefault="00523FB8" w:rsidP="00523FB8">
      <w:pPr>
        <w:pStyle w:val="Bibliografia"/>
      </w:pPr>
      <w:r w:rsidRPr="00523FB8">
        <w:rPr>
          <w:lang w:val="en-US"/>
        </w:rPr>
        <w:lastRenderedPageBreak/>
        <w:t xml:space="preserve">Bertero, A., &amp; Scaduto, G. (2023). A midsummer’s night dream: Political communication during the Italian 2022 electoral campaign. </w:t>
      </w:r>
      <w:r w:rsidRPr="00523FB8">
        <w:rPr>
          <w:i/>
          <w:iCs/>
        </w:rPr>
        <w:t>Quaderni Dell Osservatorio Elettorale QOE - IJES</w:t>
      </w:r>
      <w:r w:rsidRPr="00523FB8">
        <w:t>. https://doi.org/10.36253/qoe-14224</w:t>
      </w:r>
    </w:p>
    <w:p w14:paraId="7D9520D4" w14:textId="77777777" w:rsidR="00523FB8" w:rsidRPr="00523FB8" w:rsidRDefault="00523FB8" w:rsidP="00523FB8">
      <w:pPr>
        <w:pStyle w:val="Bibliografia"/>
        <w:rPr>
          <w:lang w:val="en-US"/>
        </w:rPr>
      </w:pPr>
      <w:r w:rsidRPr="00523FB8">
        <w:rPr>
          <w:lang w:val="en-US"/>
        </w:rPr>
        <w:t xml:space="preserve">Bobbio, N. (1996). </w:t>
      </w:r>
      <w:r w:rsidRPr="00523FB8">
        <w:rPr>
          <w:i/>
          <w:iCs/>
          <w:lang w:val="en-US"/>
        </w:rPr>
        <w:t>Left and right: The significance of a political distinction</w:t>
      </w:r>
      <w:r w:rsidRPr="00523FB8">
        <w:rPr>
          <w:lang w:val="en-US"/>
        </w:rPr>
        <w:t>. University of Chicago Press.</w:t>
      </w:r>
    </w:p>
    <w:p w14:paraId="5D19619F" w14:textId="77777777" w:rsidR="00523FB8" w:rsidRPr="00523FB8" w:rsidRDefault="00523FB8" w:rsidP="00523FB8">
      <w:pPr>
        <w:pStyle w:val="Bibliografia"/>
        <w:rPr>
          <w:lang w:val="en-US"/>
        </w:rPr>
      </w:pPr>
      <w:r w:rsidRPr="00523FB8">
        <w:rPr>
          <w:lang w:val="en-US"/>
        </w:rPr>
        <w:t xml:space="preserve">Boutyline, A. (2017). Improving the Measurement of Shared Cultural Schemas with Correlational Class Analysis: Theory and Method. </w:t>
      </w:r>
      <w:r w:rsidRPr="00523FB8">
        <w:rPr>
          <w:i/>
          <w:iCs/>
          <w:lang w:val="en-US"/>
        </w:rPr>
        <w:t>Sociological Science</w:t>
      </w:r>
      <w:r w:rsidRPr="00523FB8">
        <w:rPr>
          <w:lang w:val="en-US"/>
        </w:rPr>
        <w:t xml:space="preserve">, </w:t>
      </w:r>
      <w:r w:rsidRPr="00523FB8">
        <w:rPr>
          <w:i/>
          <w:iCs/>
          <w:lang w:val="en-US"/>
        </w:rPr>
        <w:t>4</w:t>
      </w:r>
      <w:r w:rsidRPr="00523FB8">
        <w:rPr>
          <w:lang w:val="en-US"/>
        </w:rPr>
        <w:t>, 353–393. https://doi.org/10.15195/v4.a15</w:t>
      </w:r>
    </w:p>
    <w:p w14:paraId="31C2ED4D" w14:textId="77777777" w:rsidR="00523FB8" w:rsidRPr="00523FB8" w:rsidRDefault="00523FB8" w:rsidP="00523FB8">
      <w:pPr>
        <w:pStyle w:val="Bibliografia"/>
        <w:rPr>
          <w:lang w:val="en-US"/>
        </w:rPr>
      </w:pPr>
      <w:r w:rsidRPr="00523FB8">
        <w:rPr>
          <w:lang w:val="en-US"/>
        </w:rPr>
        <w:t xml:space="preserve">Boutyline, A., &amp; Vaisey, S. (2017). Belief Network Analysis: A Relational Approach to Understanding the Structure of Attitudes. </w:t>
      </w:r>
      <w:r w:rsidRPr="00523FB8">
        <w:rPr>
          <w:i/>
          <w:iCs/>
          <w:lang w:val="en-US"/>
        </w:rPr>
        <w:t>American Journal of Sociology</w:t>
      </w:r>
      <w:r w:rsidRPr="00523FB8">
        <w:rPr>
          <w:lang w:val="en-US"/>
        </w:rPr>
        <w:t xml:space="preserve">, </w:t>
      </w:r>
      <w:r w:rsidRPr="00523FB8">
        <w:rPr>
          <w:i/>
          <w:iCs/>
          <w:lang w:val="en-US"/>
        </w:rPr>
        <w:t>122</w:t>
      </w:r>
      <w:r w:rsidRPr="00523FB8">
        <w:rPr>
          <w:lang w:val="en-US"/>
        </w:rPr>
        <w:t>(5), 1371–1447. https://doi.org/10.1086/691274</w:t>
      </w:r>
    </w:p>
    <w:p w14:paraId="1E1662F7" w14:textId="77777777" w:rsidR="00523FB8" w:rsidRPr="00523FB8" w:rsidRDefault="00523FB8" w:rsidP="00523FB8">
      <w:pPr>
        <w:pStyle w:val="Bibliografia"/>
        <w:rPr>
          <w:lang w:val="en-US"/>
        </w:rPr>
      </w:pPr>
      <w:r w:rsidRPr="00523FB8">
        <w:rPr>
          <w:lang w:val="en-US"/>
        </w:rPr>
        <w:t xml:space="preserve">Brandt, M. J. (2022). Measuring the belief system of a person.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4), 830–853. https://doi.org/10.1037/pspp0000416</w:t>
      </w:r>
    </w:p>
    <w:p w14:paraId="5BDF55DA" w14:textId="77777777" w:rsidR="00523FB8" w:rsidRPr="00523FB8" w:rsidRDefault="00523FB8" w:rsidP="00523FB8">
      <w:pPr>
        <w:pStyle w:val="Bibliografia"/>
        <w:rPr>
          <w:lang w:val="en-US"/>
        </w:rPr>
      </w:pPr>
      <w:r w:rsidRPr="00523FB8">
        <w:rPr>
          <w:lang w:val="en-US"/>
        </w:rPr>
        <w:t xml:space="preserve">Brandt, M. J., &amp; Morgan, G. S. (2022). Between-person methods provide limited insight about within-person belief systems.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3), 621–635. https://doi.org/10.1037/pspp0000404</w:t>
      </w:r>
    </w:p>
    <w:p w14:paraId="21ED67E9" w14:textId="77777777" w:rsidR="00523FB8" w:rsidRPr="00523FB8" w:rsidRDefault="00523FB8" w:rsidP="00523FB8">
      <w:pPr>
        <w:pStyle w:val="Bibliografia"/>
        <w:rPr>
          <w:lang w:val="en-US"/>
        </w:rPr>
      </w:pPr>
      <w:r w:rsidRPr="00523FB8">
        <w:rPr>
          <w:lang w:val="en-US"/>
        </w:rPr>
        <w:t xml:space="preserve">Brandt, M. J., Sibley, C. G., &amp; Osborne, D. (2019). What Is Central to Political Belief System Networks? </w:t>
      </w:r>
      <w:r w:rsidRPr="00523FB8">
        <w:rPr>
          <w:i/>
          <w:iCs/>
          <w:lang w:val="en-US"/>
        </w:rPr>
        <w:t>Personality and Social Psychology Bulletin</w:t>
      </w:r>
      <w:r w:rsidRPr="00523FB8">
        <w:rPr>
          <w:lang w:val="en-US"/>
        </w:rPr>
        <w:t>.</w:t>
      </w:r>
    </w:p>
    <w:p w14:paraId="2BB815B6" w14:textId="77777777" w:rsidR="00523FB8" w:rsidRPr="00523FB8" w:rsidRDefault="00523FB8" w:rsidP="00523FB8">
      <w:pPr>
        <w:pStyle w:val="Bibliografia"/>
        <w:rPr>
          <w:lang w:val="en-US"/>
        </w:rPr>
      </w:pPr>
      <w:r w:rsidRPr="00523FB8">
        <w:rPr>
          <w:lang w:val="en-US"/>
        </w:rPr>
        <w:t xml:space="preserve">Brandt, M. J., &amp; Vallabha, S. (2023). Inter‐attitude centrality does not appear to reduce persuasion for political attitudes. </w:t>
      </w:r>
      <w:r w:rsidRPr="00523FB8">
        <w:rPr>
          <w:i/>
          <w:iCs/>
          <w:lang w:val="en-US"/>
        </w:rPr>
        <w:t>European Journal of Social Psychology</w:t>
      </w:r>
      <w:r w:rsidRPr="00523FB8">
        <w:rPr>
          <w:lang w:val="en-US"/>
        </w:rPr>
        <w:t xml:space="preserve">, </w:t>
      </w:r>
      <w:r w:rsidRPr="00523FB8">
        <w:rPr>
          <w:i/>
          <w:iCs/>
          <w:lang w:val="en-US"/>
        </w:rPr>
        <w:t>53</w:t>
      </w:r>
      <w:r w:rsidRPr="00523FB8">
        <w:rPr>
          <w:lang w:val="en-US"/>
        </w:rPr>
        <w:t>(7), 1342–1358. https://doi.org/10.1002/ejsp.2980</w:t>
      </w:r>
    </w:p>
    <w:p w14:paraId="5025A635" w14:textId="77777777" w:rsidR="00523FB8" w:rsidRPr="00523FB8" w:rsidRDefault="00523FB8" w:rsidP="00523FB8">
      <w:pPr>
        <w:pStyle w:val="Bibliografia"/>
        <w:rPr>
          <w:lang w:val="en-US"/>
        </w:rPr>
      </w:pPr>
      <w:r w:rsidRPr="00523FB8">
        <w:rPr>
          <w:lang w:val="en-US"/>
        </w:rPr>
        <w:t xml:space="preserve">Burger, J., Isvoranu, A.-M., Lunansky, G., Haslbeck, J. M. B., Epskamp, S., Hoekstra, R. H. A., Fried, E. I., Borsboom, D., &amp; Blanken, T. F. (2023). Reporting standards for psychological network analyses in cross-sectional data. </w:t>
      </w:r>
      <w:r w:rsidRPr="00523FB8">
        <w:rPr>
          <w:i/>
          <w:iCs/>
          <w:lang w:val="en-US"/>
        </w:rPr>
        <w:t>Psychological Methods</w:t>
      </w:r>
      <w:r w:rsidRPr="00523FB8">
        <w:rPr>
          <w:lang w:val="en-US"/>
        </w:rPr>
        <w:t xml:space="preserve">, </w:t>
      </w:r>
      <w:r w:rsidRPr="00523FB8">
        <w:rPr>
          <w:i/>
          <w:iCs/>
          <w:lang w:val="en-US"/>
        </w:rPr>
        <w:t>28</w:t>
      </w:r>
      <w:r w:rsidRPr="00523FB8">
        <w:rPr>
          <w:lang w:val="en-US"/>
        </w:rPr>
        <w:t>(4), 806–824. https://doi.org/10.1037/met0000471</w:t>
      </w:r>
    </w:p>
    <w:p w14:paraId="4F6616D8" w14:textId="77777777" w:rsidR="00523FB8" w:rsidRPr="00523FB8" w:rsidRDefault="00523FB8" w:rsidP="00523FB8">
      <w:pPr>
        <w:pStyle w:val="Bibliografia"/>
        <w:rPr>
          <w:lang w:val="en-US"/>
        </w:rPr>
      </w:pPr>
      <w:r w:rsidRPr="00523FB8">
        <w:rPr>
          <w:lang w:val="en-US"/>
        </w:rPr>
        <w:lastRenderedPageBreak/>
        <w:t xml:space="preserve">Caldwell, L. (1981). Abortion in Italy. </w:t>
      </w:r>
      <w:r w:rsidRPr="00523FB8">
        <w:rPr>
          <w:i/>
          <w:iCs/>
          <w:lang w:val="en-US"/>
        </w:rPr>
        <w:t>Feminist Review</w:t>
      </w:r>
      <w:r w:rsidRPr="00523FB8">
        <w:rPr>
          <w:lang w:val="en-US"/>
        </w:rPr>
        <w:t xml:space="preserve">, </w:t>
      </w:r>
      <w:r w:rsidRPr="00523FB8">
        <w:rPr>
          <w:i/>
          <w:iCs/>
          <w:lang w:val="en-US"/>
        </w:rPr>
        <w:t>7</w:t>
      </w:r>
      <w:r w:rsidRPr="00523FB8">
        <w:rPr>
          <w:lang w:val="en-US"/>
        </w:rPr>
        <w:t>(1), 49–63. https://doi.org/10.1057/fr.1981.4</w:t>
      </w:r>
    </w:p>
    <w:p w14:paraId="1A874346" w14:textId="77777777" w:rsidR="00523FB8" w:rsidRPr="00523FB8" w:rsidRDefault="00523FB8" w:rsidP="00523FB8">
      <w:pPr>
        <w:pStyle w:val="Bibliografia"/>
      </w:pPr>
      <w:r w:rsidRPr="00523FB8">
        <w:rPr>
          <w:lang w:val="en-US"/>
        </w:rPr>
        <w:t xml:space="preserve">Chen, J., &amp; Chen, Z. (2008). Extended Bayesian information criteria for model selection with large model spaces. </w:t>
      </w:r>
      <w:r w:rsidRPr="00523FB8">
        <w:rPr>
          <w:i/>
          <w:iCs/>
        </w:rPr>
        <w:t>Biometrika</w:t>
      </w:r>
      <w:r w:rsidRPr="00523FB8">
        <w:t xml:space="preserve">, </w:t>
      </w:r>
      <w:r w:rsidRPr="00523FB8">
        <w:rPr>
          <w:i/>
          <w:iCs/>
        </w:rPr>
        <w:t>95</w:t>
      </w:r>
      <w:r w:rsidRPr="00523FB8">
        <w:t>(3), 759–771. https://doi.org/10.1093/biomet/asn034</w:t>
      </w:r>
    </w:p>
    <w:p w14:paraId="522C8FFF" w14:textId="77777777" w:rsidR="00523FB8" w:rsidRPr="00523FB8" w:rsidRDefault="00523FB8" w:rsidP="00523FB8">
      <w:pPr>
        <w:pStyle w:val="Bibliografia"/>
        <w:rPr>
          <w:lang w:val="en-US"/>
        </w:rPr>
      </w:pPr>
      <w:r w:rsidRPr="00523FB8">
        <w:t xml:space="preserve">Chiaramonte, A., Emanuele, V., Maggini, N., &amp; Paparo, A. (2018). </w:t>
      </w:r>
      <w:r w:rsidRPr="00523FB8">
        <w:rPr>
          <w:lang w:val="en-US"/>
        </w:rPr>
        <w:t xml:space="preserve">Populist Success in a Hung Parliament: The 2018 General Election in Italy. </w:t>
      </w:r>
      <w:r w:rsidRPr="00523FB8">
        <w:rPr>
          <w:i/>
          <w:iCs/>
          <w:lang w:val="en-US"/>
        </w:rPr>
        <w:t>South European Society and Politics</w:t>
      </w:r>
      <w:r w:rsidRPr="00523FB8">
        <w:rPr>
          <w:lang w:val="en-US"/>
        </w:rPr>
        <w:t xml:space="preserve">, </w:t>
      </w:r>
      <w:r w:rsidRPr="00523FB8">
        <w:rPr>
          <w:i/>
          <w:iCs/>
          <w:lang w:val="en-US"/>
        </w:rPr>
        <w:t>23</w:t>
      </w:r>
      <w:r w:rsidRPr="00523FB8">
        <w:rPr>
          <w:lang w:val="en-US"/>
        </w:rPr>
        <w:t>(4), 479–501. https://doi.org/10.1080/13608746.2018.1506513</w:t>
      </w:r>
    </w:p>
    <w:p w14:paraId="129D12FD" w14:textId="77777777" w:rsidR="00523FB8" w:rsidRPr="00523FB8" w:rsidRDefault="00523FB8" w:rsidP="00523FB8">
      <w:pPr>
        <w:pStyle w:val="Bibliografia"/>
        <w:rPr>
          <w:lang w:val="en-US"/>
        </w:rPr>
      </w:pPr>
      <w:r w:rsidRPr="00523FB8">
        <w:rPr>
          <w:lang w:val="en-US"/>
        </w:rPr>
        <w:t xml:space="preserve">Cohen, G. L. (2003). Party over policy: The dominating impact of group influence on political beliefs. </w:t>
      </w:r>
      <w:r w:rsidRPr="00523FB8">
        <w:rPr>
          <w:i/>
          <w:iCs/>
          <w:lang w:val="en-US"/>
        </w:rPr>
        <w:t>Journal of Personality and Social Psychology</w:t>
      </w:r>
      <w:r w:rsidRPr="00523FB8">
        <w:rPr>
          <w:lang w:val="en-US"/>
        </w:rPr>
        <w:t xml:space="preserve">, </w:t>
      </w:r>
      <w:r w:rsidRPr="00523FB8">
        <w:rPr>
          <w:i/>
          <w:iCs/>
          <w:lang w:val="en-US"/>
        </w:rPr>
        <w:t>85</w:t>
      </w:r>
      <w:r w:rsidRPr="00523FB8">
        <w:rPr>
          <w:lang w:val="en-US"/>
        </w:rPr>
        <w:t>(5), 808.</w:t>
      </w:r>
    </w:p>
    <w:p w14:paraId="2EEE3639" w14:textId="77777777" w:rsidR="00523FB8" w:rsidRPr="00523FB8" w:rsidRDefault="00523FB8" w:rsidP="00523FB8">
      <w:pPr>
        <w:pStyle w:val="Bibliografia"/>
        <w:rPr>
          <w:lang w:val="en-US"/>
        </w:rPr>
      </w:pPr>
      <w:r w:rsidRPr="00523FB8">
        <w:rPr>
          <w:lang w:val="en-US"/>
        </w:rPr>
        <w:t xml:space="preserve">Converse, P. E. (2006). The nature of belief systems in mass publics (1964). </w:t>
      </w:r>
      <w:r w:rsidRPr="00523FB8">
        <w:rPr>
          <w:i/>
          <w:iCs/>
          <w:lang w:val="en-US"/>
        </w:rPr>
        <w:t>Critical Review</w:t>
      </w:r>
      <w:r w:rsidRPr="00523FB8">
        <w:rPr>
          <w:lang w:val="en-US"/>
        </w:rPr>
        <w:t xml:space="preserve">, </w:t>
      </w:r>
      <w:r w:rsidRPr="00523FB8">
        <w:rPr>
          <w:i/>
          <w:iCs/>
          <w:lang w:val="en-US"/>
        </w:rPr>
        <w:t>18</w:t>
      </w:r>
      <w:r w:rsidRPr="00523FB8">
        <w:rPr>
          <w:lang w:val="en-US"/>
        </w:rPr>
        <w:t>(1–3), 1–74. https://doi.org/10.1080/08913810608443650</w:t>
      </w:r>
    </w:p>
    <w:p w14:paraId="03A2F909" w14:textId="77777777" w:rsidR="00523FB8" w:rsidRPr="00523FB8" w:rsidRDefault="00523FB8" w:rsidP="00523FB8">
      <w:pPr>
        <w:pStyle w:val="Bibliografia"/>
        <w:rPr>
          <w:lang w:val="en-US"/>
        </w:rPr>
      </w:pPr>
      <w:r w:rsidRPr="00523FB8">
        <w:rPr>
          <w:lang w:val="en-US"/>
        </w:rPr>
        <w:t xml:space="preserve">Daenekindt, S., De Koster, W., &amp; Van Der Waal, J. (2017). How people organise cultural attitudes: Cultural belief systems and the populist radical right. </w:t>
      </w:r>
      <w:r w:rsidRPr="00523FB8">
        <w:rPr>
          <w:i/>
          <w:iCs/>
          <w:lang w:val="en-US"/>
        </w:rPr>
        <w:t>West European Politics</w:t>
      </w:r>
      <w:r w:rsidRPr="00523FB8">
        <w:rPr>
          <w:lang w:val="en-US"/>
        </w:rPr>
        <w:t xml:space="preserve">, </w:t>
      </w:r>
      <w:r w:rsidRPr="00523FB8">
        <w:rPr>
          <w:i/>
          <w:iCs/>
          <w:lang w:val="en-US"/>
        </w:rPr>
        <w:t>40</w:t>
      </w:r>
      <w:r w:rsidRPr="00523FB8">
        <w:rPr>
          <w:lang w:val="en-US"/>
        </w:rPr>
        <w:t>(4), 791–811. https://doi.org/10.1080/01402382.2016.1271970</w:t>
      </w:r>
    </w:p>
    <w:p w14:paraId="1E3876F5" w14:textId="77777777" w:rsidR="00523FB8" w:rsidRPr="00523FB8" w:rsidRDefault="00523FB8" w:rsidP="00523FB8">
      <w:pPr>
        <w:pStyle w:val="Bibliografia"/>
        <w:rPr>
          <w:lang w:val="en-US"/>
        </w:rPr>
      </w:pPr>
      <w:r w:rsidRPr="00523FB8">
        <w:rPr>
          <w:lang w:val="en-US"/>
        </w:rPr>
        <w:t xml:space="preserve">Dalege, J., Borsboom, D., Van Harreveld, F., &amp; Van Der Maas, H. L. J. (2019). A Network Perspective on Attitude Strength: Testing the Connectivity Hypothesis. </w:t>
      </w:r>
      <w:r w:rsidRPr="00523FB8">
        <w:rPr>
          <w:i/>
          <w:iCs/>
          <w:lang w:val="en-US"/>
        </w:rPr>
        <w:t>Social Psychological and Personality Science</w:t>
      </w:r>
      <w:r w:rsidRPr="00523FB8">
        <w:rPr>
          <w:lang w:val="en-US"/>
        </w:rPr>
        <w:t xml:space="preserve">, </w:t>
      </w:r>
      <w:r w:rsidRPr="00523FB8">
        <w:rPr>
          <w:i/>
          <w:iCs/>
          <w:lang w:val="en-US"/>
        </w:rPr>
        <w:t>10</w:t>
      </w:r>
      <w:r w:rsidRPr="00523FB8">
        <w:rPr>
          <w:lang w:val="en-US"/>
        </w:rPr>
        <w:t>(6), 746–756. https://doi.org/10.1177/1948550618781062</w:t>
      </w:r>
    </w:p>
    <w:p w14:paraId="773860AE" w14:textId="77777777" w:rsidR="00523FB8" w:rsidRPr="00523FB8" w:rsidRDefault="00523FB8" w:rsidP="00523FB8">
      <w:pPr>
        <w:pStyle w:val="Bibliografia"/>
        <w:rPr>
          <w:lang w:val="en-US"/>
        </w:rPr>
      </w:pPr>
      <w:r w:rsidRPr="00523FB8">
        <w:rPr>
          <w:lang w:val="en-US"/>
        </w:rPr>
        <w:t xml:space="preserve">Dalege, J., Borsboom, D., Van Harreveld, F., Waldorp, L. J., &amp; Van Der Maas, H. L. J. (2017). Network Structure Explains the Impact of Attitudes on Voting Decisions. </w:t>
      </w:r>
      <w:r w:rsidRPr="00523FB8">
        <w:rPr>
          <w:i/>
          <w:iCs/>
          <w:lang w:val="en-US"/>
        </w:rPr>
        <w:t>Scientific Reports</w:t>
      </w:r>
      <w:r w:rsidRPr="00523FB8">
        <w:rPr>
          <w:lang w:val="en-US"/>
        </w:rPr>
        <w:t xml:space="preserve">, </w:t>
      </w:r>
      <w:r w:rsidRPr="00523FB8">
        <w:rPr>
          <w:i/>
          <w:iCs/>
          <w:lang w:val="en-US"/>
        </w:rPr>
        <w:t>7</w:t>
      </w:r>
      <w:r w:rsidRPr="00523FB8">
        <w:rPr>
          <w:lang w:val="en-US"/>
        </w:rPr>
        <w:t>(1), 4909. https://doi.org/10.1038/s41598-017-05048-y</w:t>
      </w:r>
    </w:p>
    <w:p w14:paraId="48E1DE95" w14:textId="77777777" w:rsidR="00523FB8" w:rsidRPr="00523FB8" w:rsidRDefault="00523FB8" w:rsidP="00523FB8">
      <w:pPr>
        <w:pStyle w:val="Bibliografia"/>
        <w:rPr>
          <w:lang w:val="en-US"/>
        </w:rPr>
      </w:pPr>
      <w:r w:rsidRPr="00523FB8">
        <w:rPr>
          <w:lang w:val="en-US"/>
        </w:rPr>
        <w:t xml:space="preserve">De Ron, J., Fried, E. I., &amp; Epskamp, S. (2021). Psychological networks in clinical populations: Investigating the consequences of Berkson’s bias. </w:t>
      </w:r>
      <w:r w:rsidRPr="00523FB8">
        <w:rPr>
          <w:i/>
          <w:iCs/>
          <w:lang w:val="en-US"/>
        </w:rPr>
        <w:t>Psychological Medicine</w:t>
      </w:r>
      <w:r w:rsidRPr="00523FB8">
        <w:rPr>
          <w:lang w:val="en-US"/>
        </w:rPr>
        <w:t xml:space="preserve">, </w:t>
      </w:r>
      <w:r w:rsidRPr="00523FB8">
        <w:rPr>
          <w:i/>
          <w:iCs/>
          <w:lang w:val="en-US"/>
        </w:rPr>
        <w:t>51</w:t>
      </w:r>
      <w:r w:rsidRPr="00523FB8">
        <w:rPr>
          <w:lang w:val="en-US"/>
        </w:rPr>
        <w:t>(1), 168–176. https://doi.org/10.1017/S0033291719003209</w:t>
      </w:r>
    </w:p>
    <w:p w14:paraId="1C24DF36" w14:textId="77777777" w:rsidR="00523FB8" w:rsidRPr="00523FB8" w:rsidRDefault="00523FB8" w:rsidP="00523FB8">
      <w:pPr>
        <w:pStyle w:val="Bibliografia"/>
        <w:rPr>
          <w:lang w:val="en-US"/>
        </w:rPr>
      </w:pPr>
      <w:r w:rsidRPr="00523FB8">
        <w:rPr>
          <w:lang w:val="en-US"/>
        </w:rPr>
        <w:lastRenderedPageBreak/>
        <w:t xml:space="preserve">Di Nicola, P. (2016). Babies are not Born under a Cabbage Leaf. </w:t>
      </w:r>
      <w:r w:rsidRPr="00523FB8">
        <w:rPr>
          <w:i/>
          <w:iCs/>
          <w:lang w:val="en-US"/>
        </w:rPr>
        <w:t>Italian Sociological Review</w:t>
      </w:r>
      <w:r w:rsidRPr="00523FB8">
        <w:rPr>
          <w:lang w:val="en-US"/>
        </w:rPr>
        <w:t xml:space="preserve">, </w:t>
      </w:r>
      <w:r w:rsidRPr="00523FB8">
        <w:rPr>
          <w:i/>
          <w:iCs/>
          <w:lang w:val="en-US"/>
        </w:rPr>
        <w:t>Vol 6</w:t>
      </w:r>
      <w:r w:rsidRPr="00523FB8">
        <w:rPr>
          <w:lang w:val="en-US"/>
        </w:rPr>
        <w:t>, 293 Pages. https://doi.org/10.13136/ISR.V6I2.135</w:t>
      </w:r>
    </w:p>
    <w:p w14:paraId="4D93CF5E" w14:textId="77777777" w:rsidR="00523FB8" w:rsidRPr="00523FB8" w:rsidRDefault="00523FB8" w:rsidP="00523FB8">
      <w:pPr>
        <w:pStyle w:val="Bibliografia"/>
        <w:rPr>
          <w:lang w:val="en-US"/>
        </w:rPr>
      </w:pPr>
      <w:r w:rsidRPr="00523FB8">
        <w:rPr>
          <w:lang w:val="en-US"/>
        </w:rPr>
        <w:t xml:space="preserve">DiMaggio, P., &amp; Goldberg, A. (2018). Searching for </w:t>
      </w:r>
      <w:r w:rsidRPr="00523FB8">
        <w:rPr>
          <w:i/>
          <w:iCs/>
          <w:lang w:val="en-US"/>
        </w:rPr>
        <w:t>Homo Economicus</w:t>
      </w:r>
      <w:r w:rsidRPr="00523FB8">
        <w:rPr>
          <w:lang w:val="en-US"/>
        </w:rPr>
        <w:t xml:space="preserve">: Variation in Americans’ Construals of and Attitudes toward Markets. </w:t>
      </w:r>
      <w:r w:rsidRPr="00523FB8">
        <w:rPr>
          <w:i/>
          <w:iCs/>
          <w:lang w:val="en-US"/>
        </w:rPr>
        <w:t>European Journal of Sociology</w:t>
      </w:r>
      <w:r w:rsidRPr="00523FB8">
        <w:rPr>
          <w:lang w:val="en-US"/>
        </w:rPr>
        <w:t xml:space="preserve">, </w:t>
      </w:r>
      <w:r w:rsidRPr="00523FB8">
        <w:rPr>
          <w:i/>
          <w:iCs/>
          <w:lang w:val="en-US"/>
        </w:rPr>
        <w:t>59</w:t>
      </w:r>
      <w:r w:rsidRPr="00523FB8">
        <w:rPr>
          <w:lang w:val="en-US"/>
        </w:rPr>
        <w:t>(2), 151–189. https://doi.org/10.1017/S0003975617000558</w:t>
      </w:r>
    </w:p>
    <w:p w14:paraId="3A871E31" w14:textId="77777777" w:rsidR="00523FB8" w:rsidRPr="00523FB8" w:rsidRDefault="00523FB8" w:rsidP="00523FB8">
      <w:pPr>
        <w:pStyle w:val="Bibliografia"/>
        <w:rPr>
          <w:lang w:val="en-US"/>
        </w:rPr>
      </w:pPr>
      <w:r w:rsidRPr="00523FB8">
        <w:rPr>
          <w:lang w:val="en-US"/>
        </w:rPr>
        <w:t xml:space="preserve">Efron, B. (1987). Better bootstrap confidence intervals. </w:t>
      </w:r>
      <w:r w:rsidRPr="00523FB8">
        <w:rPr>
          <w:i/>
          <w:iCs/>
          <w:lang w:val="en-US"/>
        </w:rPr>
        <w:t>Journal of the American Statistical Association</w:t>
      </w:r>
      <w:r w:rsidRPr="00523FB8">
        <w:rPr>
          <w:lang w:val="en-US"/>
        </w:rPr>
        <w:t xml:space="preserve">, </w:t>
      </w:r>
      <w:r w:rsidRPr="00523FB8">
        <w:rPr>
          <w:i/>
          <w:iCs/>
          <w:lang w:val="en-US"/>
        </w:rPr>
        <w:t>82</w:t>
      </w:r>
      <w:r w:rsidRPr="00523FB8">
        <w:rPr>
          <w:lang w:val="en-US"/>
        </w:rPr>
        <w:t>(397), 171–185.</w:t>
      </w:r>
    </w:p>
    <w:p w14:paraId="6C9E1DDB" w14:textId="77777777" w:rsidR="00523FB8" w:rsidRPr="00523FB8" w:rsidRDefault="00523FB8" w:rsidP="00523FB8">
      <w:pPr>
        <w:pStyle w:val="Bibliografia"/>
        <w:rPr>
          <w:lang w:val="en-US"/>
        </w:rPr>
      </w:pPr>
      <w:r w:rsidRPr="00523FB8">
        <w:rPr>
          <w:lang w:val="en-US"/>
        </w:rPr>
        <w:t xml:space="preserve">Ellis, C., &amp; Stimson, J. A. (2012). </w:t>
      </w:r>
      <w:r w:rsidRPr="00523FB8">
        <w:rPr>
          <w:i/>
          <w:iCs/>
          <w:lang w:val="en-US"/>
        </w:rPr>
        <w:t>Ideology in America</w:t>
      </w:r>
      <w:r w:rsidRPr="00523FB8">
        <w:rPr>
          <w:lang w:val="en-US"/>
        </w:rPr>
        <w:t xml:space="preserve"> (1st ed.). Cambridge University Press. https://doi.org/10.1017/CBO9781139094009</w:t>
      </w:r>
    </w:p>
    <w:p w14:paraId="08EC5585" w14:textId="77777777" w:rsidR="00523FB8" w:rsidRPr="00523FB8" w:rsidRDefault="00523FB8" w:rsidP="00523FB8">
      <w:pPr>
        <w:pStyle w:val="Bibliografia"/>
        <w:rPr>
          <w:lang w:val="en-US"/>
        </w:rPr>
      </w:pPr>
      <w:r w:rsidRPr="00523FB8">
        <w:rPr>
          <w:lang w:val="en-US"/>
        </w:rPr>
        <w:t xml:space="preserve">Epskamp, S., &amp; Fried, E. I. (2018). A tutorial on regularized partial correlation networks. </w:t>
      </w:r>
      <w:r w:rsidRPr="00523FB8">
        <w:rPr>
          <w:i/>
          <w:iCs/>
          <w:lang w:val="en-US"/>
        </w:rPr>
        <w:t>Psychological Methods</w:t>
      </w:r>
      <w:r w:rsidRPr="00523FB8">
        <w:rPr>
          <w:lang w:val="en-US"/>
        </w:rPr>
        <w:t xml:space="preserve">, </w:t>
      </w:r>
      <w:r w:rsidRPr="00523FB8">
        <w:rPr>
          <w:i/>
          <w:iCs/>
          <w:lang w:val="en-US"/>
        </w:rPr>
        <w:t>23</w:t>
      </w:r>
      <w:r w:rsidRPr="00523FB8">
        <w:rPr>
          <w:lang w:val="en-US"/>
        </w:rPr>
        <w:t>(4), 617–634. https://doi.org/10.1037/met0000167</w:t>
      </w:r>
    </w:p>
    <w:p w14:paraId="6D9985A3" w14:textId="77777777" w:rsidR="00523FB8" w:rsidRPr="00523FB8" w:rsidRDefault="00523FB8" w:rsidP="00523FB8">
      <w:pPr>
        <w:pStyle w:val="Bibliografia"/>
        <w:rPr>
          <w:lang w:val="en-US"/>
        </w:rPr>
      </w:pPr>
      <w:r w:rsidRPr="00523FB8">
        <w:rPr>
          <w:lang w:val="en-US"/>
        </w:rPr>
        <w:t xml:space="preserve">Epskamp, S., Waldorp, L. J., Mõttus, R., &amp; Borsboom, D. (2018). The Gaussian Graphical Model in Cross-Sectional and Time-Series Data. </w:t>
      </w:r>
      <w:r w:rsidRPr="00523FB8">
        <w:rPr>
          <w:i/>
          <w:iCs/>
          <w:lang w:val="en-US"/>
        </w:rPr>
        <w:t>Multivariate Behavioral Research</w:t>
      </w:r>
      <w:r w:rsidRPr="00523FB8">
        <w:rPr>
          <w:lang w:val="en-US"/>
        </w:rPr>
        <w:t xml:space="preserve">, </w:t>
      </w:r>
      <w:r w:rsidRPr="00523FB8">
        <w:rPr>
          <w:i/>
          <w:iCs/>
          <w:lang w:val="en-US"/>
        </w:rPr>
        <w:t>53</w:t>
      </w:r>
      <w:r w:rsidRPr="00523FB8">
        <w:rPr>
          <w:lang w:val="en-US"/>
        </w:rPr>
        <w:t>(4), 453–480. https://doi.org/10.1080/00273171.2018.1454823</w:t>
      </w:r>
    </w:p>
    <w:p w14:paraId="35A8B281" w14:textId="77777777" w:rsidR="00523FB8" w:rsidRPr="00523FB8" w:rsidRDefault="00523FB8" w:rsidP="00523FB8">
      <w:pPr>
        <w:pStyle w:val="Bibliografia"/>
        <w:rPr>
          <w:lang w:val="en-US"/>
        </w:rPr>
      </w:pPr>
      <w:r w:rsidRPr="00523FB8">
        <w:rPr>
          <w:lang w:val="en-US"/>
        </w:rPr>
        <w:t xml:space="preserve">Fishman, N., &amp; Davis, N. T. (2022). Change We Can Believe In: Structural and Content Dynamics within Belief Networks. </w:t>
      </w:r>
      <w:r w:rsidRPr="00523FB8">
        <w:rPr>
          <w:i/>
          <w:iCs/>
          <w:lang w:val="en-US"/>
        </w:rPr>
        <w:t>American Journal of Political Science</w:t>
      </w:r>
      <w:r w:rsidRPr="00523FB8">
        <w:rPr>
          <w:lang w:val="en-US"/>
        </w:rPr>
        <w:t xml:space="preserve">, </w:t>
      </w:r>
      <w:r w:rsidRPr="00523FB8">
        <w:rPr>
          <w:i/>
          <w:iCs/>
          <w:lang w:val="en-US"/>
        </w:rPr>
        <w:t>66</w:t>
      </w:r>
      <w:r w:rsidRPr="00523FB8">
        <w:rPr>
          <w:lang w:val="en-US"/>
        </w:rPr>
        <w:t>(3), 648–663. https://doi.org/10.1111/ajps.12626</w:t>
      </w:r>
    </w:p>
    <w:p w14:paraId="23D4D51C" w14:textId="77777777" w:rsidR="00523FB8" w:rsidRPr="00523FB8" w:rsidRDefault="00523FB8" w:rsidP="00523FB8">
      <w:pPr>
        <w:pStyle w:val="Bibliografia"/>
        <w:rPr>
          <w:lang w:val="en-US"/>
        </w:rPr>
      </w:pPr>
      <w:r w:rsidRPr="00523FB8">
        <w:rPr>
          <w:lang w:val="en-US"/>
        </w:rPr>
        <w:t xml:space="preserve">Franetovic, G., &amp; Bertero, A. (2023). How do people understand inequality in Chile? A study through attitude network analysis. </w:t>
      </w:r>
      <w:r w:rsidRPr="00523FB8">
        <w:rPr>
          <w:i/>
          <w:iCs/>
          <w:lang w:val="en-US"/>
        </w:rPr>
        <w:t>AWARI</w:t>
      </w:r>
      <w:r w:rsidRPr="00523FB8">
        <w:rPr>
          <w:lang w:val="en-US"/>
        </w:rPr>
        <w:t xml:space="preserve">, </w:t>
      </w:r>
      <w:r w:rsidRPr="00523FB8">
        <w:rPr>
          <w:i/>
          <w:iCs/>
          <w:lang w:val="en-US"/>
        </w:rPr>
        <w:t>4</w:t>
      </w:r>
      <w:r w:rsidRPr="00523FB8">
        <w:rPr>
          <w:lang w:val="en-US"/>
        </w:rPr>
        <w:t>.</w:t>
      </w:r>
    </w:p>
    <w:p w14:paraId="37004945" w14:textId="2FC27BFF" w:rsidR="00523FB8" w:rsidRPr="00523FB8" w:rsidRDefault="00523FB8" w:rsidP="00523FB8">
      <w:pPr>
        <w:pStyle w:val="Bibliografia"/>
        <w:rPr>
          <w:lang w:val="en-US"/>
        </w:rPr>
      </w:pPr>
      <w:r w:rsidRPr="00523FB8">
        <w:rPr>
          <w:lang w:val="en-US"/>
        </w:rPr>
        <w:t xml:space="preserve">Free, L. A., &amp; Cantril, H. (1967). The political beliefs of Americans: A study of public opinion. </w:t>
      </w:r>
    </w:p>
    <w:p w14:paraId="2107BB74" w14:textId="77777777" w:rsidR="00523FB8" w:rsidRPr="00523FB8" w:rsidRDefault="00523FB8" w:rsidP="00523FB8">
      <w:pPr>
        <w:pStyle w:val="Bibliografia"/>
        <w:rPr>
          <w:lang w:val="en-US"/>
        </w:rPr>
      </w:pPr>
      <w:r w:rsidRPr="00523FB8">
        <w:rPr>
          <w:lang w:val="en-US"/>
        </w:rPr>
        <w:t xml:space="preserve">Fruchterman, T. M. J., &amp; Reingold, E. M. (1991). Graph drawing by force‐directed placement. </w:t>
      </w:r>
      <w:r w:rsidRPr="00523FB8">
        <w:rPr>
          <w:i/>
          <w:iCs/>
          <w:lang w:val="en-US"/>
        </w:rPr>
        <w:t>Software: Practice and Experience</w:t>
      </w:r>
      <w:r w:rsidRPr="00523FB8">
        <w:rPr>
          <w:lang w:val="en-US"/>
        </w:rPr>
        <w:t xml:space="preserve">, </w:t>
      </w:r>
      <w:r w:rsidRPr="00523FB8">
        <w:rPr>
          <w:i/>
          <w:iCs/>
          <w:lang w:val="en-US"/>
        </w:rPr>
        <w:t>21</w:t>
      </w:r>
      <w:r w:rsidRPr="00523FB8">
        <w:rPr>
          <w:lang w:val="en-US"/>
        </w:rPr>
        <w:t>(11), 1129–1164. https://doi.org/10.1002/spe.4380211102</w:t>
      </w:r>
    </w:p>
    <w:p w14:paraId="40AF0D62" w14:textId="77777777" w:rsidR="00523FB8" w:rsidRPr="00523FB8" w:rsidRDefault="00523FB8" w:rsidP="00523FB8">
      <w:pPr>
        <w:pStyle w:val="Bibliografia"/>
      </w:pPr>
      <w:r w:rsidRPr="00523FB8">
        <w:rPr>
          <w:lang w:val="en-US"/>
        </w:rPr>
        <w:lastRenderedPageBreak/>
        <w:t xml:space="preserve">Giovannini, A., Valbruzzi, M., &amp; Vampa, D. (2023). Special Issue Introduction – The 2022 Italian general election: A political shock or the new normal? </w:t>
      </w:r>
      <w:r w:rsidRPr="00523FB8">
        <w:rPr>
          <w:i/>
          <w:iCs/>
        </w:rPr>
        <w:t>Quaderni Dell Osservatorio Elettorale QOE - IJES</w:t>
      </w:r>
      <w:r w:rsidRPr="00523FB8">
        <w:t>. https://doi.org/10.36253/qoe-14809</w:t>
      </w:r>
    </w:p>
    <w:p w14:paraId="16A143F1" w14:textId="77777777" w:rsidR="00523FB8" w:rsidRPr="00523FB8" w:rsidRDefault="00523FB8" w:rsidP="00523FB8">
      <w:pPr>
        <w:pStyle w:val="Bibliografia"/>
        <w:rPr>
          <w:lang w:val="en-US"/>
        </w:rPr>
      </w:pPr>
      <w:r w:rsidRPr="00523FB8">
        <w:rPr>
          <w:lang w:val="en-US"/>
        </w:rPr>
        <w:t xml:space="preserve">Goldberg, A. (2011). Mapping Shared Understandings Using Relational Class Analysis: The Case of the Cultural Omnivore Reexamined. </w:t>
      </w:r>
      <w:r w:rsidRPr="00523FB8">
        <w:rPr>
          <w:i/>
          <w:iCs/>
          <w:lang w:val="en-US"/>
        </w:rPr>
        <w:t>American Journal of Sociology</w:t>
      </w:r>
      <w:r w:rsidRPr="00523FB8">
        <w:rPr>
          <w:lang w:val="en-US"/>
        </w:rPr>
        <w:t xml:space="preserve">, </w:t>
      </w:r>
      <w:r w:rsidRPr="00523FB8">
        <w:rPr>
          <w:i/>
          <w:iCs/>
          <w:lang w:val="en-US"/>
        </w:rPr>
        <w:t>116</w:t>
      </w:r>
      <w:r w:rsidRPr="00523FB8">
        <w:rPr>
          <w:lang w:val="en-US"/>
        </w:rPr>
        <w:t>(5), 1397–1436. https://doi.org/10.1086/657976</w:t>
      </w:r>
    </w:p>
    <w:p w14:paraId="43B83823" w14:textId="77777777" w:rsidR="00523FB8" w:rsidRPr="00523FB8" w:rsidRDefault="00523FB8" w:rsidP="00523FB8">
      <w:pPr>
        <w:pStyle w:val="Bibliografia"/>
        <w:rPr>
          <w:lang w:val="en-US"/>
        </w:rPr>
      </w:pPr>
      <w:r w:rsidRPr="00523FB8">
        <w:rPr>
          <w:lang w:val="en-US"/>
        </w:rPr>
        <w:t xml:space="preserve">Gonthier, F., &amp; Guerra, T. (2023). How party polarization shapes the structuring of policy preferences in Europe. </w:t>
      </w:r>
      <w:r w:rsidRPr="00523FB8">
        <w:rPr>
          <w:i/>
          <w:iCs/>
          <w:lang w:val="en-US"/>
        </w:rPr>
        <w:t>Party Politics</w:t>
      </w:r>
      <w:r w:rsidRPr="00523FB8">
        <w:rPr>
          <w:lang w:val="en-US"/>
        </w:rPr>
        <w:t xml:space="preserve">, </w:t>
      </w:r>
      <w:r w:rsidRPr="00523FB8">
        <w:rPr>
          <w:i/>
          <w:iCs/>
          <w:lang w:val="en-US"/>
        </w:rPr>
        <w:t>29</w:t>
      </w:r>
      <w:r w:rsidRPr="00523FB8">
        <w:rPr>
          <w:lang w:val="en-US"/>
        </w:rPr>
        <w:t>(2), 384–393. https://doi.org/10.1177/13540688211064606</w:t>
      </w:r>
    </w:p>
    <w:p w14:paraId="0D4E6A6A" w14:textId="77777777" w:rsidR="00523FB8" w:rsidRPr="00523FB8" w:rsidRDefault="00523FB8" w:rsidP="00523FB8">
      <w:pPr>
        <w:pStyle w:val="Bibliografia"/>
        <w:rPr>
          <w:lang w:val="en-US"/>
        </w:rPr>
      </w:pPr>
      <w:r w:rsidRPr="00523FB8">
        <w:rPr>
          <w:lang w:val="en-US"/>
        </w:rPr>
        <w:t xml:space="preserve">Grönlund, K., &amp; Milner, H. (2006). The Determinants of Political Knowledge in Comparative Perspective. </w:t>
      </w:r>
      <w:r w:rsidRPr="00523FB8">
        <w:rPr>
          <w:i/>
          <w:iCs/>
          <w:lang w:val="en-US"/>
        </w:rPr>
        <w:t>Scandinavian Political Studies</w:t>
      </w:r>
      <w:r w:rsidRPr="00523FB8">
        <w:rPr>
          <w:lang w:val="en-US"/>
        </w:rPr>
        <w:t xml:space="preserve">, </w:t>
      </w:r>
      <w:r w:rsidRPr="00523FB8">
        <w:rPr>
          <w:i/>
          <w:iCs/>
          <w:lang w:val="en-US"/>
        </w:rPr>
        <w:t>29</w:t>
      </w:r>
      <w:r w:rsidRPr="00523FB8">
        <w:rPr>
          <w:lang w:val="en-US"/>
        </w:rPr>
        <w:t>(4), 386–406. https://doi.org/10.1111/j.1467-9477.2006.00157.x</w:t>
      </w:r>
    </w:p>
    <w:p w14:paraId="145513DE" w14:textId="77777777" w:rsidR="00523FB8" w:rsidRPr="00523FB8" w:rsidRDefault="00523FB8" w:rsidP="00523FB8">
      <w:pPr>
        <w:pStyle w:val="Bibliografia"/>
        <w:rPr>
          <w:lang w:val="en-US"/>
        </w:rPr>
      </w:pPr>
      <w:r w:rsidRPr="00523FB8">
        <w:rPr>
          <w:lang w:val="en-US"/>
        </w:rPr>
        <w:t xml:space="preserve">Haslbeck, J. M. B. (2022). Estimating group differences in network models using moderation analysis. </w:t>
      </w:r>
      <w:r w:rsidRPr="00523FB8">
        <w:rPr>
          <w:i/>
          <w:iCs/>
          <w:lang w:val="en-US"/>
        </w:rPr>
        <w:t>Behavior Research Methods</w:t>
      </w:r>
      <w:r w:rsidRPr="00523FB8">
        <w:rPr>
          <w:lang w:val="en-US"/>
        </w:rPr>
        <w:t xml:space="preserve">, </w:t>
      </w:r>
      <w:r w:rsidRPr="00523FB8">
        <w:rPr>
          <w:i/>
          <w:iCs/>
          <w:lang w:val="en-US"/>
        </w:rPr>
        <w:t>54</w:t>
      </w:r>
      <w:r w:rsidRPr="00523FB8">
        <w:rPr>
          <w:lang w:val="en-US"/>
        </w:rPr>
        <w:t>(1), 522–540. https://doi.org/10.3758/s13428-021-01637-y</w:t>
      </w:r>
    </w:p>
    <w:p w14:paraId="1EE7D755" w14:textId="77777777" w:rsidR="00523FB8" w:rsidRPr="00523FB8" w:rsidRDefault="00523FB8" w:rsidP="00523FB8">
      <w:pPr>
        <w:pStyle w:val="Bibliografia"/>
        <w:rPr>
          <w:lang w:val="en-US"/>
        </w:rPr>
      </w:pPr>
      <w:r w:rsidRPr="00523FB8">
        <w:rPr>
          <w:lang w:val="en-US"/>
        </w:rPr>
        <w:t xml:space="preserve">Haslbeck, J. M. B., Borsboom, D., &amp; Waldorp, L. J. (2021). Moderated Network Models. </w:t>
      </w:r>
      <w:r w:rsidRPr="00523FB8">
        <w:rPr>
          <w:i/>
          <w:iCs/>
          <w:lang w:val="en-US"/>
        </w:rPr>
        <w:t>Multivariate Behavioral Research</w:t>
      </w:r>
      <w:r w:rsidRPr="00523FB8">
        <w:rPr>
          <w:lang w:val="en-US"/>
        </w:rPr>
        <w:t xml:space="preserve">, </w:t>
      </w:r>
      <w:r w:rsidRPr="00523FB8">
        <w:rPr>
          <w:i/>
          <w:iCs/>
          <w:lang w:val="en-US"/>
        </w:rPr>
        <w:t>56</w:t>
      </w:r>
      <w:r w:rsidRPr="00523FB8">
        <w:rPr>
          <w:lang w:val="en-US"/>
        </w:rPr>
        <w:t>(2), 256–287. https://doi.org/10.1080/00273171.2019.1677207</w:t>
      </w:r>
    </w:p>
    <w:p w14:paraId="3F3CADBF" w14:textId="77777777" w:rsidR="00523FB8" w:rsidRPr="00523FB8" w:rsidRDefault="00523FB8" w:rsidP="00523FB8">
      <w:pPr>
        <w:pStyle w:val="Bibliografia"/>
        <w:rPr>
          <w:lang w:val="en-US"/>
        </w:rPr>
      </w:pPr>
      <w:r w:rsidRPr="00523FB8">
        <w:rPr>
          <w:lang w:val="en-US"/>
        </w:rPr>
        <w:t xml:space="preserve">Haslbeck, J. M. B., &amp; Waldorp, L. J. (2020). mgm: Estimating Time-Varying Mixed Graphical Models in High-Dimensional Data. </w:t>
      </w:r>
      <w:r w:rsidRPr="00523FB8">
        <w:rPr>
          <w:i/>
          <w:iCs/>
          <w:lang w:val="en-US"/>
        </w:rPr>
        <w:t>Journal of Statistical Software</w:t>
      </w:r>
      <w:r w:rsidRPr="00523FB8">
        <w:rPr>
          <w:lang w:val="en-US"/>
        </w:rPr>
        <w:t xml:space="preserve">, </w:t>
      </w:r>
      <w:r w:rsidRPr="00523FB8">
        <w:rPr>
          <w:i/>
          <w:iCs/>
          <w:lang w:val="en-US"/>
        </w:rPr>
        <w:t>93</w:t>
      </w:r>
      <w:r w:rsidRPr="00523FB8">
        <w:rPr>
          <w:lang w:val="en-US"/>
        </w:rPr>
        <w:t>(8). https://doi.org/10.18637/jss.v093.i08</w:t>
      </w:r>
    </w:p>
    <w:p w14:paraId="15E2585F" w14:textId="77777777" w:rsidR="00523FB8" w:rsidRPr="00523FB8" w:rsidRDefault="00523FB8" w:rsidP="00523FB8">
      <w:pPr>
        <w:pStyle w:val="Bibliografia"/>
      </w:pPr>
      <w:r w:rsidRPr="00523FB8">
        <w:rPr>
          <w:lang w:val="en-US"/>
        </w:rPr>
        <w:t xml:space="preserve">Improta, M., Mannoni, E., Marcellino, C., &amp; Trastulli, F. (2022). Voters, issues, and party loyalty: The 2022 Italian election under the magnifying glass. </w:t>
      </w:r>
      <w:r w:rsidRPr="00523FB8">
        <w:rPr>
          <w:i/>
          <w:iCs/>
        </w:rPr>
        <w:t>Quaderni Dell’Osservatorio Elettorale QOE - IJES</w:t>
      </w:r>
      <w:r w:rsidRPr="00523FB8">
        <w:t>. https://doi.org/10.36253/qoe-13956</w:t>
      </w:r>
    </w:p>
    <w:p w14:paraId="27650224" w14:textId="77777777" w:rsidR="00523FB8" w:rsidRPr="00523FB8" w:rsidRDefault="00523FB8" w:rsidP="00523FB8">
      <w:pPr>
        <w:pStyle w:val="Bibliografia"/>
        <w:rPr>
          <w:lang w:val="en-US"/>
        </w:rPr>
      </w:pPr>
      <w:r w:rsidRPr="00523FB8">
        <w:lastRenderedPageBreak/>
        <w:t xml:space="preserve">Judd, C. M., &amp; Krosnick, J. A. (1982). </w:t>
      </w:r>
      <w:r w:rsidRPr="00523FB8">
        <w:rPr>
          <w:lang w:val="en-US"/>
        </w:rPr>
        <w:t xml:space="preserve">Attitude centrality, organization, and measurement. </w:t>
      </w:r>
      <w:r w:rsidRPr="00523FB8">
        <w:rPr>
          <w:i/>
          <w:iCs/>
          <w:lang w:val="en-US"/>
        </w:rPr>
        <w:t>Journal of Personality and Social Psychology</w:t>
      </w:r>
      <w:r w:rsidRPr="00523FB8">
        <w:rPr>
          <w:lang w:val="en-US"/>
        </w:rPr>
        <w:t xml:space="preserve">, </w:t>
      </w:r>
      <w:r w:rsidRPr="00523FB8">
        <w:rPr>
          <w:i/>
          <w:iCs/>
          <w:lang w:val="en-US"/>
        </w:rPr>
        <w:t>42</w:t>
      </w:r>
      <w:r w:rsidRPr="00523FB8">
        <w:rPr>
          <w:lang w:val="en-US"/>
        </w:rPr>
        <w:t>(3), 436–447. https://doi.org/10.1037/0022-3514.42.3.436</w:t>
      </w:r>
    </w:p>
    <w:p w14:paraId="690FD972" w14:textId="77777777" w:rsidR="00523FB8" w:rsidRPr="00523FB8" w:rsidRDefault="00523FB8" w:rsidP="00523FB8">
      <w:pPr>
        <w:pStyle w:val="Bibliografia"/>
        <w:rPr>
          <w:lang w:val="en-US"/>
        </w:rPr>
      </w:pPr>
      <w:r w:rsidRPr="00523FB8">
        <w:rPr>
          <w:lang w:val="en-US"/>
        </w:rPr>
        <w:t xml:space="preserve">Judd, C. M., &amp; Milburn, M. A. (1980). The Structure of Attitude Systems in the General Public: Comparisons of a Structural Equation Model. </w:t>
      </w:r>
      <w:r w:rsidRPr="00523FB8">
        <w:rPr>
          <w:i/>
          <w:iCs/>
          <w:lang w:val="en-US"/>
        </w:rPr>
        <w:t>American Sociological Review</w:t>
      </w:r>
      <w:r w:rsidRPr="00523FB8">
        <w:rPr>
          <w:lang w:val="en-US"/>
        </w:rPr>
        <w:t xml:space="preserve">, </w:t>
      </w:r>
      <w:r w:rsidRPr="00523FB8">
        <w:rPr>
          <w:i/>
          <w:iCs/>
          <w:lang w:val="en-US"/>
        </w:rPr>
        <w:t>45</w:t>
      </w:r>
      <w:r w:rsidRPr="00523FB8">
        <w:rPr>
          <w:lang w:val="en-US"/>
        </w:rPr>
        <w:t>(4), 627. https://doi.org/10.2307/2095012</w:t>
      </w:r>
    </w:p>
    <w:p w14:paraId="2015D75D" w14:textId="77777777" w:rsidR="00523FB8" w:rsidRPr="00523FB8" w:rsidRDefault="00523FB8" w:rsidP="00523FB8">
      <w:pPr>
        <w:pStyle w:val="Bibliografia"/>
        <w:rPr>
          <w:lang w:val="en-US"/>
        </w:rPr>
      </w:pPr>
      <w:r w:rsidRPr="00523FB8">
        <w:rPr>
          <w:lang w:val="en-US"/>
        </w:rPr>
        <w:t xml:space="preserve">Keskintürk, T. (2022a). Religious belief alignment: The structure of cultural beliefs from adolescence to emerging adulthood. </w:t>
      </w:r>
      <w:r w:rsidRPr="00523FB8">
        <w:rPr>
          <w:i/>
          <w:iCs/>
          <w:lang w:val="en-US"/>
        </w:rPr>
        <w:t>Poetics</w:t>
      </w:r>
      <w:r w:rsidRPr="00523FB8">
        <w:rPr>
          <w:lang w:val="en-US"/>
        </w:rPr>
        <w:t xml:space="preserve">, </w:t>
      </w:r>
      <w:r w:rsidRPr="00523FB8">
        <w:rPr>
          <w:i/>
          <w:iCs/>
          <w:lang w:val="en-US"/>
        </w:rPr>
        <w:t>90</w:t>
      </w:r>
      <w:r w:rsidRPr="00523FB8">
        <w:rPr>
          <w:lang w:val="en-US"/>
        </w:rPr>
        <w:t>, 101591. https://doi.org/10.1016/j.poetic.2021.101591</w:t>
      </w:r>
    </w:p>
    <w:p w14:paraId="00F3C250" w14:textId="77777777" w:rsidR="00523FB8" w:rsidRPr="00523FB8" w:rsidRDefault="00523FB8" w:rsidP="00523FB8">
      <w:pPr>
        <w:pStyle w:val="Bibliografia"/>
        <w:rPr>
          <w:lang w:val="en-US"/>
        </w:rPr>
      </w:pPr>
      <w:r w:rsidRPr="00523FB8">
        <w:rPr>
          <w:lang w:val="en-US"/>
        </w:rPr>
        <w:t xml:space="preserve">Keskintürk, T. (2022b).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22721B08" w14:textId="77777777" w:rsidR="00523FB8" w:rsidRPr="00523FB8" w:rsidRDefault="00523FB8" w:rsidP="00523FB8">
      <w:pPr>
        <w:pStyle w:val="Bibliografia"/>
        <w:rPr>
          <w:lang w:val="en-US"/>
        </w:rPr>
      </w:pPr>
      <w:r w:rsidRPr="00523FB8">
        <w:rPr>
          <w:lang w:val="en-US"/>
        </w:rPr>
        <w:t xml:space="preserve">Keskintürk, T. (2022c).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0E83BC94" w14:textId="77777777" w:rsidR="00523FB8" w:rsidRPr="00523FB8" w:rsidRDefault="00523FB8" w:rsidP="00523FB8">
      <w:pPr>
        <w:pStyle w:val="Bibliografia"/>
        <w:rPr>
          <w:lang w:val="en-US"/>
        </w:rPr>
      </w:pPr>
      <w:r w:rsidRPr="00523FB8">
        <w:rPr>
          <w:lang w:val="en-US"/>
        </w:rPr>
        <w:t xml:space="preserve">Lauritzen, S. L. (1996). </w:t>
      </w:r>
      <w:r w:rsidRPr="00523FB8">
        <w:rPr>
          <w:i/>
          <w:iCs/>
          <w:lang w:val="en-US"/>
        </w:rPr>
        <w:t>Graphical models</w:t>
      </w:r>
      <w:r w:rsidRPr="00523FB8">
        <w:rPr>
          <w:lang w:val="en-US"/>
        </w:rPr>
        <w:t xml:space="preserve"> (Vol. 17). Clarendon Press.</w:t>
      </w:r>
    </w:p>
    <w:p w14:paraId="6EE6415B" w14:textId="77777777" w:rsidR="00523FB8" w:rsidRPr="00523FB8" w:rsidRDefault="00523FB8" w:rsidP="00523FB8">
      <w:pPr>
        <w:pStyle w:val="Bibliografia"/>
        <w:rPr>
          <w:lang w:val="en-US"/>
        </w:rPr>
      </w:pPr>
      <w:r w:rsidRPr="00523FB8">
        <w:rPr>
          <w:lang w:val="en-US"/>
        </w:rPr>
        <w:t xml:space="preserve">Macdonald, S. E., Listhaug, O., &amp; Rabinowitz, G. (1991). Issues and Party Support in Multiparty Systems. </w:t>
      </w:r>
      <w:r w:rsidRPr="00523FB8">
        <w:rPr>
          <w:i/>
          <w:iCs/>
          <w:lang w:val="en-US"/>
        </w:rPr>
        <w:t>American Political Science Review</w:t>
      </w:r>
      <w:r w:rsidRPr="00523FB8">
        <w:rPr>
          <w:lang w:val="en-US"/>
        </w:rPr>
        <w:t xml:space="preserve">, </w:t>
      </w:r>
      <w:r w:rsidRPr="00523FB8">
        <w:rPr>
          <w:i/>
          <w:iCs/>
          <w:lang w:val="en-US"/>
        </w:rPr>
        <w:t>85</w:t>
      </w:r>
      <w:r w:rsidRPr="00523FB8">
        <w:rPr>
          <w:lang w:val="en-US"/>
        </w:rPr>
        <w:t>(4), 1107–1131. https://doi.org/10.2307/1963938</w:t>
      </w:r>
    </w:p>
    <w:p w14:paraId="12664279" w14:textId="77777777" w:rsidR="00523FB8" w:rsidRPr="00523FB8" w:rsidRDefault="00523FB8" w:rsidP="00523FB8">
      <w:pPr>
        <w:pStyle w:val="Bibliografia"/>
        <w:rPr>
          <w:lang w:val="en-US"/>
        </w:rPr>
      </w:pPr>
      <w:r w:rsidRPr="00523FB8">
        <w:rPr>
          <w:lang w:val="en-US"/>
        </w:rPr>
        <w:t xml:space="preserve">Malka, A., &amp; Lelkes, Y. (2010). More than Ideology: Conservative–Liberal Identity and Receptivity to Political Cues. </w:t>
      </w:r>
      <w:r w:rsidRPr="00523FB8">
        <w:rPr>
          <w:i/>
          <w:iCs/>
          <w:lang w:val="en-US"/>
        </w:rPr>
        <w:t>Social Justice Research</w:t>
      </w:r>
      <w:r w:rsidRPr="00523FB8">
        <w:rPr>
          <w:lang w:val="en-US"/>
        </w:rPr>
        <w:t xml:space="preserve">, </w:t>
      </w:r>
      <w:r w:rsidRPr="00523FB8">
        <w:rPr>
          <w:i/>
          <w:iCs/>
          <w:lang w:val="en-US"/>
        </w:rPr>
        <w:t>23</w:t>
      </w:r>
      <w:r w:rsidRPr="00523FB8">
        <w:rPr>
          <w:lang w:val="en-US"/>
        </w:rPr>
        <w:t>(2–3), 156–188. https://doi.org/10.1007/s11211-010-0114-3</w:t>
      </w:r>
    </w:p>
    <w:p w14:paraId="7810E84E" w14:textId="77777777" w:rsidR="00523FB8" w:rsidRPr="00523FB8" w:rsidRDefault="00523FB8" w:rsidP="00523FB8">
      <w:pPr>
        <w:pStyle w:val="Bibliografia"/>
        <w:rPr>
          <w:lang w:val="en-US"/>
        </w:rPr>
      </w:pPr>
      <w:r w:rsidRPr="00523FB8">
        <w:rPr>
          <w:lang w:val="en-US"/>
        </w:rPr>
        <w:t xml:space="preserve">Martin, J. L. (2000). The relation of aggregate statistics on beliefs to culture and cognition. </w:t>
      </w:r>
      <w:r w:rsidRPr="00523FB8">
        <w:rPr>
          <w:i/>
          <w:iCs/>
          <w:lang w:val="en-US"/>
        </w:rPr>
        <w:t>Poetics</w:t>
      </w:r>
      <w:r w:rsidRPr="00523FB8">
        <w:rPr>
          <w:lang w:val="en-US"/>
        </w:rPr>
        <w:t xml:space="preserve">, </w:t>
      </w:r>
      <w:r w:rsidRPr="00523FB8">
        <w:rPr>
          <w:i/>
          <w:iCs/>
          <w:lang w:val="en-US"/>
        </w:rPr>
        <w:t>28</w:t>
      </w:r>
      <w:r w:rsidRPr="00523FB8">
        <w:rPr>
          <w:lang w:val="en-US"/>
        </w:rPr>
        <w:t>(1), 5–20. https://doi.org/10.1016/S0304-422X(00)00010-3</w:t>
      </w:r>
    </w:p>
    <w:p w14:paraId="3BACFC0F" w14:textId="77777777" w:rsidR="00523FB8" w:rsidRPr="00523FB8" w:rsidRDefault="00523FB8" w:rsidP="00523FB8">
      <w:pPr>
        <w:pStyle w:val="Bibliografia"/>
        <w:rPr>
          <w:lang w:val="en-US"/>
        </w:rPr>
      </w:pPr>
      <w:r w:rsidRPr="00523FB8">
        <w:rPr>
          <w:lang w:val="en-US"/>
        </w:rPr>
        <w:lastRenderedPageBreak/>
        <w:t xml:space="preserve">Martin, J. L. (2002). Power, Authority, and the Constraint of Belief Systems. </w:t>
      </w:r>
      <w:r w:rsidRPr="00523FB8">
        <w:rPr>
          <w:i/>
          <w:iCs/>
          <w:lang w:val="en-US"/>
        </w:rPr>
        <w:t>American Journal of Sociology</w:t>
      </w:r>
      <w:r w:rsidRPr="00523FB8">
        <w:rPr>
          <w:lang w:val="en-US"/>
        </w:rPr>
        <w:t xml:space="preserve">, </w:t>
      </w:r>
      <w:r w:rsidRPr="00523FB8">
        <w:rPr>
          <w:i/>
          <w:iCs/>
          <w:lang w:val="en-US"/>
        </w:rPr>
        <w:t>107</w:t>
      </w:r>
      <w:r w:rsidRPr="00523FB8">
        <w:rPr>
          <w:lang w:val="en-US"/>
        </w:rPr>
        <w:t>(4), 861–904. https://doi.org/10.1086/343192</w:t>
      </w:r>
    </w:p>
    <w:p w14:paraId="764EB1E0" w14:textId="77777777" w:rsidR="00523FB8" w:rsidRPr="00523FB8" w:rsidRDefault="00523FB8" w:rsidP="00523FB8">
      <w:pPr>
        <w:pStyle w:val="Bibliografia"/>
        <w:rPr>
          <w:lang w:val="en-US"/>
        </w:rPr>
      </w:pPr>
      <w:r w:rsidRPr="00523FB8">
        <w:rPr>
          <w:lang w:val="en-US"/>
        </w:rPr>
        <w:t xml:space="preserve">McKnight, P. E., &amp; Najab, J. (2010). Mann‐Whitney </w:t>
      </w:r>
      <w:r w:rsidRPr="00523FB8">
        <w:rPr>
          <w:smallCaps/>
          <w:lang w:val="en-US"/>
        </w:rPr>
        <w:t>U</w:t>
      </w:r>
      <w:r w:rsidRPr="00523FB8">
        <w:rPr>
          <w:lang w:val="en-US"/>
        </w:rPr>
        <w:t xml:space="preserve"> Test. In I. B. Weiner &amp; W. E. Craighead (Eds.), </w:t>
      </w:r>
      <w:r w:rsidRPr="00523FB8">
        <w:rPr>
          <w:i/>
          <w:iCs/>
          <w:lang w:val="en-US"/>
        </w:rPr>
        <w:t>The Corsini Encyclopedia of Psychology</w:t>
      </w:r>
      <w:r w:rsidRPr="00523FB8">
        <w:rPr>
          <w:lang w:val="en-US"/>
        </w:rPr>
        <w:t xml:space="preserve"> (1st ed., pp. 1–1). Wiley. https://doi.org/10.1002/9780470479216.corpsy0524</w:t>
      </w:r>
    </w:p>
    <w:p w14:paraId="440AC3D4" w14:textId="77777777" w:rsidR="00523FB8" w:rsidRPr="00523FB8" w:rsidRDefault="00523FB8" w:rsidP="00523FB8">
      <w:pPr>
        <w:pStyle w:val="Bibliografia"/>
        <w:rPr>
          <w:lang w:val="en-US"/>
        </w:rPr>
      </w:pPr>
      <w:r w:rsidRPr="00523FB8">
        <w:rPr>
          <w:lang w:val="en-US"/>
        </w:rPr>
        <w:t xml:space="preserve">Opsahl, T., Agneessens, F., &amp; Skvoretz, J. (2010). Node centrality in weighted networks: Generalizing degree and shortest paths. </w:t>
      </w:r>
      <w:r w:rsidRPr="00523FB8">
        <w:rPr>
          <w:i/>
          <w:iCs/>
          <w:lang w:val="en-US"/>
        </w:rPr>
        <w:t>Social Networks</w:t>
      </w:r>
      <w:r w:rsidRPr="00523FB8">
        <w:rPr>
          <w:lang w:val="en-US"/>
        </w:rPr>
        <w:t xml:space="preserve">, </w:t>
      </w:r>
      <w:r w:rsidRPr="00523FB8">
        <w:rPr>
          <w:i/>
          <w:iCs/>
          <w:lang w:val="en-US"/>
        </w:rPr>
        <w:t>32</w:t>
      </w:r>
      <w:r w:rsidRPr="00523FB8">
        <w:rPr>
          <w:lang w:val="en-US"/>
        </w:rPr>
        <w:t>(3), 245–251. https://doi.org/10.1016/j.socnet.2010.03.006</w:t>
      </w:r>
    </w:p>
    <w:p w14:paraId="6C0773C1" w14:textId="77777777" w:rsidR="00523FB8" w:rsidRPr="00523FB8" w:rsidRDefault="00523FB8" w:rsidP="00523FB8">
      <w:pPr>
        <w:pStyle w:val="Bibliografia"/>
        <w:rPr>
          <w:lang w:val="en-US"/>
        </w:rPr>
      </w:pPr>
      <w:r w:rsidRPr="00523FB8">
        <w:rPr>
          <w:lang w:val="en-US"/>
        </w:rPr>
        <w:t xml:space="preserve">Peffley, M. A., &amp; Hurwitz, J. (1985). A Hierarchical Model of Attitude Constraint. </w:t>
      </w:r>
      <w:r w:rsidRPr="00523FB8">
        <w:rPr>
          <w:i/>
          <w:iCs/>
          <w:lang w:val="en-US"/>
        </w:rPr>
        <w:t>American Journal of Political Science</w:t>
      </w:r>
      <w:r w:rsidRPr="00523FB8">
        <w:rPr>
          <w:lang w:val="en-US"/>
        </w:rPr>
        <w:t xml:space="preserve">, </w:t>
      </w:r>
      <w:r w:rsidRPr="00523FB8">
        <w:rPr>
          <w:i/>
          <w:iCs/>
          <w:lang w:val="en-US"/>
        </w:rPr>
        <w:t>29</w:t>
      </w:r>
      <w:r w:rsidRPr="00523FB8">
        <w:rPr>
          <w:lang w:val="en-US"/>
        </w:rPr>
        <w:t>(4), 871. https://doi.org/10.2307/2111185</w:t>
      </w:r>
    </w:p>
    <w:p w14:paraId="74F0A7D9" w14:textId="77777777" w:rsidR="00523FB8" w:rsidRPr="00523FB8" w:rsidRDefault="00523FB8" w:rsidP="00523FB8">
      <w:pPr>
        <w:pStyle w:val="Bibliografia"/>
        <w:rPr>
          <w:lang w:val="en-US"/>
        </w:rPr>
      </w:pPr>
      <w:r w:rsidRPr="00523FB8">
        <w:rPr>
          <w:lang w:val="en-US"/>
        </w:rPr>
        <w:t xml:space="preserve">Petrocik, J. R. (1996). Issue ownership in presidential elections, with a 1980 case study. </w:t>
      </w:r>
      <w:r w:rsidRPr="00523FB8">
        <w:rPr>
          <w:i/>
          <w:iCs/>
          <w:lang w:val="en-US"/>
        </w:rPr>
        <w:t>American Journal of Political Science</w:t>
      </w:r>
      <w:r w:rsidRPr="00523FB8">
        <w:rPr>
          <w:lang w:val="en-US"/>
        </w:rPr>
        <w:t>, 825–850.</w:t>
      </w:r>
    </w:p>
    <w:p w14:paraId="4F643009" w14:textId="77777777" w:rsidR="00523FB8" w:rsidRPr="00523FB8" w:rsidRDefault="00523FB8" w:rsidP="00523FB8">
      <w:pPr>
        <w:pStyle w:val="Bibliografia"/>
        <w:rPr>
          <w:lang w:val="en-US"/>
        </w:rPr>
      </w:pPr>
      <w:r w:rsidRPr="00523FB8">
        <w:rPr>
          <w:lang w:val="en-US"/>
        </w:rPr>
        <w:t xml:space="preserve">Schlicht-Schmälzle, R., Chykina, V., &amp; Schmälzle, R. (2018). An attitude network analysis of post-national citizenship identities. </w:t>
      </w:r>
      <w:r w:rsidRPr="00523FB8">
        <w:rPr>
          <w:i/>
          <w:iCs/>
          <w:lang w:val="en-US"/>
        </w:rPr>
        <w:t>PLOS ONE</w:t>
      </w:r>
      <w:r w:rsidRPr="00523FB8">
        <w:rPr>
          <w:lang w:val="en-US"/>
        </w:rPr>
        <w:t xml:space="preserve">, </w:t>
      </w:r>
      <w:r w:rsidRPr="00523FB8">
        <w:rPr>
          <w:i/>
          <w:iCs/>
          <w:lang w:val="en-US"/>
        </w:rPr>
        <w:t>13</w:t>
      </w:r>
      <w:r w:rsidRPr="00523FB8">
        <w:rPr>
          <w:lang w:val="en-US"/>
        </w:rPr>
        <w:t>(12), e0208241. https://doi.org/10.1371/journal.pone.0208241</w:t>
      </w:r>
    </w:p>
    <w:p w14:paraId="51939B04" w14:textId="77777777" w:rsidR="00523FB8" w:rsidRPr="00523FB8" w:rsidRDefault="00523FB8" w:rsidP="00523FB8">
      <w:pPr>
        <w:pStyle w:val="Bibliografia"/>
        <w:rPr>
          <w:lang w:val="en-US"/>
        </w:rPr>
      </w:pPr>
      <w:r w:rsidRPr="00523FB8">
        <w:rPr>
          <w:lang w:val="en-US"/>
        </w:rPr>
        <w:t xml:space="preserve">Tibshirani, R. (1996). Regression Shrinkage and Selection Via the Lasso. </w:t>
      </w:r>
      <w:r w:rsidRPr="00523FB8">
        <w:rPr>
          <w:i/>
          <w:iCs/>
          <w:lang w:val="en-US"/>
        </w:rPr>
        <w:t>Journal of the Royal Statistical Society Series B: Statistical Methodology</w:t>
      </w:r>
      <w:r w:rsidRPr="00523FB8">
        <w:rPr>
          <w:lang w:val="en-US"/>
        </w:rPr>
        <w:t xml:space="preserve">, </w:t>
      </w:r>
      <w:r w:rsidRPr="00523FB8">
        <w:rPr>
          <w:i/>
          <w:iCs/>
          <w:lang w:val="en-US"/>
        </w:rPr>
        <w:t>58</w:t>
      </w:r>
      <w:r w:rsidRPr="00523FB8">
        <w:rPr>
          <w:lang w:val="en-US"/>
        </w:rPr>
        <w:t>(1), 267–288. https://doi.org/10.1111/j.2517-6161.1996.tb02080.x</w:t>
      </w:r>
    </w:p>
    <w:p w14:paraId="26AEC8D0" w14:textId="77777777" w:rsidR="00523FB8" w:rsidRPr="00523FB8" w:rsidRDefault="00523FB8" w:rsidP="00523FB8">
      <w:pPr>
        <w:pStyle w:val="Bibliografia"/>
        <w:rPr>
          <w:lang w:val="en-US"/>
        </w:rPr>
      </w:pPr>
      <w:r w:rsidRPr="00523FB8">
        <w:rPr>
          <w:lang w:val="en-US"/>
        </w:rPr>
        <w:t xml:space="preserve">Turner-Zwinkels, F. M., &amp; Brandt, M. J. (2022). Belief system networks can be used to predict where to expect dynamic constraint. </w:t>
      </w:r>
      <w:r w:rsidRPr="00523FB8">
        <w:rPr>
          <w:i/>
          <w:iCs/>
          <w:lang w:val="en-US"/>
        </w:rPr>
        <w:t>Journal of Experimental Social Psychology</w:t>
      </w:r>
      <w:r w:rsidRPr="00523FB8">
        <w:rPr>
          <w:lang w:val="en-US"/>
        </w:rPr>
        <w:t xml:space="preserve">, </w:t>
      </w:r>
      <w:r w:rsidRPr="00523FB8">
        <w:rPr>
          <w:i/>
          <w:iCs/>
          <w:lang w:val="en-US"/>
        </w:rPr>
        <w:t>100</w:t>
      </w:r>
      <w:r w:rsidRPr="00523FB8">
        <w:rPr>
          <w:lang w:val="en-US"/>
        </w:rPr>
        <w:t>, 104279. https://doi.org/10.1016/j.jesp.2021.104279</w:t>
      </w:r>
    </w:p>
    <w:p w14:paraId="1A5A9DAB" w14:textId="77777777" w:rsidR="00523FB8" w:rsidRPr="00523FB8" w:rsidRDefault="00523FB8" w:rsidP="00523FB8">
      <w:pPr>
        <w:pStyle w:val="Bibliografia"/>
        <w:rPr>
          <w:lang w:val="en-US"/>
        </w:rPr>
      </w:pPr>
      <w:r w:rsidRPr="00523FB8">
        <w:rPr>
          <w:lang w:val="en-US"/>
        </w:rPr>
        <w:t xml:space="preserve">Van Den Hoogen, E., Daenekindt, S., De Koster, W., &amp; Van Der Waal, J. (2022). Support for European Union membership comes in various guises: Evidence from a Correlational Class Analysis of novel Dutch survey data. </w:t>
      </w:r>
      <w:r w:rsidRPr="00523FB8">
        <w:rPr>
          <w:i/>
          <w:iCs/>
          <w:lang w:val="en-US"/>
        </w:rPr>
        <w:t>European Union Politics</w:t>
      </w:r>
      <w:r w:rsidRPr="00523FB8">
        <w:rPr>
          <w:lang w:val="en-US"/>
        </w:rPr>
        <w:t xml:space="preserve">, </w:t>
      </w:r>
      <w:r w:rsidRPr="00523FB8">
        <w:rPr>
          <w:i/>
          <w:iCs/>
          <w:lang w:val="en-US"/>
        </w:rPr>
        <w:t>23</w:t>
      </w:r>
      <w:r w:rsidRPr="00523FB8">
        <w:rPr>
          <w:lang w:val="en-US"/>
        </w:rPr>
        <w:t>(3), 489–508. https://doi.org/10.1177/14651165221101505</w:t>
      </w:r>
    </w:p>
    <w:p w14:paraId="215F7540" w14:textId="77777777" w:rsidR="00523FB8" w:rsidRPr="00523FB8" w:rsidRDefault="00523FB8" w:rsidP="00523FB8">
      <w:pPr>
        <w:pStyle w:val="Bibliografia"/>
        <w:rPr>
          <w:lang w:val="en-US"/>
        </w:rPr>
      </w:pPr>
      <w:r w:rsidRPr="00523FB8">
        <w:rPr>
          <w:lang w:val="en-US"/>
        </w:rPr>
        <w:lastRenderedPageBreak/>
        <w:t xml:space="preserve">Van Der Eijk, C., Van Der Brug, W., Kroh, M., &amp; Franklin, M. (2006). Rethinking the dependent variable in voting behavior: On the measurement and analysis of electoral utilities. </w:t>
      </w:r>
      <w:r w:rsidRPr="00523FB8">
        <w:rPr>
          <w:i/>
          <w:iCs/>
          <w:lang w:val="en-US"/>
        </w:rPr>
        <w:t>Electoral Studies</w:t>
      </w:r>
      <w:r w:rsidRPr="00523FB8">
        <w:rPr>
          <w:lang w:val="en-US"/>
        </w:rPr>
        <w:t xml:space="preserve">, </w:t>
      </w:r>
      <w:r w:rsidRPr="00523FB8">
        <w:rPr>
          <w:i/>
          <w:iCs/>
          <w:lang w:val="en-US"/>
        </w:rPr>
        <w:t>25</w:t>
      </w:r>
      <w:r w:rsidRPr="00523FB8">
        <w:rPr>
          <w:lang w:val="en-US"/>
        </w:rPr>
        <w:t>(3), 424–447. https://doi.org/10.1016/j.electstud.2005.06.012</w:t>
      </w:r>
    </w:p>
    <w:p w14:paraId="6621E0B4" w14:textId="77777777" w:rsidR="00523FB8" w:rsidRPr="00523FB8" w:rsidRDefault="00523FB8" w:rsidP="00523FB8">
      <w:pPr>
        <w:pStyle w:val="Bibliografia"/>
        <w:rPr>
          <w:lang w:val="en-US"/>
        </w:rPr>
      </w:pPr>
      <w:r w:rsidRPr="00523FB8">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523FB8">
        <w:rPr>
          <w:i/>
          <w:iCs/>
          <w:lang w:val="en-US"/>
        </w:rPr>
        <w:t>European Sociological Review</w:t>
      </w:r>
      <w:r w:rsidRPr="00523FB8">
        <w:rPr>
          <w:lang w:val="en-US"/>
        </w:rPr>
        <w:t>, jcae011. https://doi.org/10.1093/esr/jcae011</w:t>
      </w:r>
    </w:p>
    <w:p w14:paraId="3CB64C08" w14:textId="77777777" w:rsidR="00523FB8" w:rsidRPr="00523FB8" w:rsidRDefault="00523FB8" w:rsidP="00523FB8">
      <w:pPr>
        <w:pStyle w:val="Bibliografia"/>
      </w:pPr>
      <w:r w:rsidRPr="00523FB8">
        <w:rPr>
          <w:lang w:val="en-US"/>
        </w:rPr>
        <w:t xml:space="preserve">Vergallo, G. M. (2019). The Marco Cappato and Fabiano Antoniani (dj Fabo) case paves the way for new assisted suicide legislation in Italy: An overview of statutes from several European countries. </w:t>
      </w:r>
      <w:r w:rsidRPr="00523FB8">
        <w:rPr>
          <w:i/>
          <w:iCs/>
        </w:rPr>
        <w:t>European Journal of Health Law</w:t>
      </w:r>
      <w:r w:rsidRPr="00523FB8">
        <w:t xml:space="preserve">, </w:t>
      </w:r>
      <w:r w:rsidRPr="00523FB8">
        <w:rPr>
          <w:i/>
          <w:iCs/>
        </w:rPr>
        <w:t>26</w:t>
      </w:r>
      <w:r w:rsidRPr="00523FB8">
        <w:t>(3), 221–239.</w:t>
      </w:r>
    </w:p>
    <w:p w14:paraId="388FA54D" w14:textId="77777777" w:rsidR="00523FB8" w:rsidRPr="00523FB8" w:rsidRDefault="00523FB8" w:rsidP="00523FB8">
      <w:pPr>
        <w:pStyle w:val="Bibliografia"/>
        <w:rPr>
          <w:lang w:val="en-US"/>
        </w:rPr>
      </w:pPr>
      <w:r w:rsidRPr="00523FB8">
        <w:t xml:space="preserve">Vezzoni, C., Ladini, R., Molteni, F., Dotti Sani, G. M., Biolcati, F., Chiesi, A., Maraffi, M., Guglielmi, S., Pedrazzani, A., &amp; Segatti, P. (2020). </w:t>
      </w:r>
      <w:r w:rsidRPr="00523FB8">
        <w:rPr>
          <w:lang w:val="en-US"/>
        </w:rPr>
        <w:t xml:space="preserve">Investigating the social, economic and political consequences of Covid-19: A rolling cross-section approach. </w:t>
      </w:r>
      <w:r w:rsidRPr="00523FB8">
        <w:rPr>
          <w:i/>
          <w:iCs/>
          <w:lang w:val="en-US"/>
        </w:rPr>
        <w:t>Survey Research Methods</w:t>
      </w:r>
      <w:r w:rsidRPr="00523FB8">
        <w:rPr>
          <w:lang w:val="en-US"/>
        </w:rPr>
        <w:t>, 187-194 Pages. https://doi.org/10.18148/SRM/2020.V14I2.7745</w:t>
      </w:r>
    </w:p>
    <w:p w14:paraId="79C53F01" w14:textId="77777777" w:rsidR="00523FB8" w:rsidRPr="00523FB8" w:rsidRDefault="00523FB8" w:rsidP="00523FB8">
      <w:pPr>
        <w:pStyle w:val="Bibliografia"/>
        <w:rPr>
          <w:lang w:val="en-US"/>
        </w:rPr>
      </w:pPr>
      <w:r w:rsidRPr="00523FB8">
        <w:rPr>
          <w:lang w:val="en-US"/>
        </w:rPr>
        <w:t xml:space="preserve">Westreich, D. (2012). Berkson’s bias, selection bias, and missing data. </w:t>
      </w:r>
      <w:r w:rsidRPr="00523FB8">
        <w:rPr>
          <w:i/>
          <w:iCs/>
          <w:lang w:val="en-US"/>
        </w:rPr>
        <w:t>Epidemiology (Cambridge, Mass.)</w:t>
      </w:r>
      <w:r w:rsidRPr="00523FB8">
        <w:rPr>
          <w:lang w:val="en-US"/>
        </w:rPr>
        <w:t xml:space="preserve">, </w:t>
      </w:r>
      <w:r w:rsidRPr="00523FB8">
        <w:rPr>
          <w:i/>
          <w:iCs/>
          <w:lang w:val="en-US"/>
        </w:rPr>
        <w:t>23</w:t>
      </w:r>
      <w:r w:rsidRPr="00523FB8">
        <w:rPr>
          <w:lang w:val="en-US"/>
        </w:rPr>
        <w:t>(1), 159–164.</w:t>
      </w:r>
    </w:p>
    <w:p w14:paraId="1F0F06DF" w14:textId="77777777" w:rsidR="00523FB8" w:rsidRPr="00523FB8" w:rsidRDefault="00523FB8" w:rsidP="00523FB8">
      <w:pPr>
        <w:pStyle w:val="Bibliografia"/>
      </w:pPr>
      <w:r w:rsidRPr="00523FB8">
        <w:rPr>
          <w:lang w:val="en-US"/>
        </w:rPr>
        <w:t xml:space="preserve">Zaller, J. (1992). </w:t>
      </w:r>
      <w:r w:rsidRPr="00523FB8">
        <w:rPr>
          <w:i/>
          <w:iCs/>
          <w:lang w:val="en-US"/>
        </w:rPr>
        <w:t>The nature and origins of mass opinion</w:t>
      </w:r>
      <w:r w:rsidRPr="00523FB8">
        <w:rPr>
          <w:lang w:val="en-US"/>
        </w:rPr>
        <w:t xml:space="preserve">. </w:t>
      </w:r>
      <w:r w:rsidRPr="00523FB8">
        <w:t>Cambridge university press.</w:t>
      </w:r>
    </w:p>
    <w:p w14:paraId="705E5ACD" w14:textId="56FFD606" w:rsidR="00A67A2F" w:rsidRPr="00A67A2F" w:rsidRDefault="00523FB8" w:rsidP="00A67A2F">
      <w:pPr>
        <w:ind w:left="0" w:firstLine="0"/>
        <w:rPr>
          <w:rFonts w:eastAsiaTheme="majorEastAsia"/>
          <w:lang w:val="en-US" w:eastAsia="en-US"/>
        </w:rPr>
      </w:pPr>
      <w:r>
        <w:rPr>
          <w:rFonts w:eastAsiaTheme="majorEastAsia"/>
          <w:lang w:val="en-US" w:eastAsia="en-US"/>
        </w:rPr>
        <w:fldChar w:fldCharType="end"/>
      </w:r>
    </w:p>
    <w:sectPr w:rsidR="00A67A2F" w:rsidRPr="00A67A2F"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04B2B8" w14:textId="77777777" w:rsidR="00B741B1" w:rsidRDefault="00B741B1" w:rsidP="0071047F">
      <w:pPr>
        <w:spacing w:line="240" w:lineRule="auto"/>
      </w:pPr>
      <w:r>
        <w:separator/>
      </w:r>
    </w:p>
  </w:endnote>
  <w:endnote w:type="continuationSeparator" w:id="0">
    <w:p w14:paraId="6BB53E2E" w14:textId="77777777" w:rsidR="00B741B1" w:rsidRDefault="00B741B1"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7E1519" w14:textId="77777777" w:rsidR="00B741B1" w:rsidRDefault="00B741B1" w:rsidP="0071047F">
      <w:pPr>
        <w:spacing w:line="240" w:lineRule="auto"/>
      </w:pPr>
      <w:r>
        <w:separator/>
      </w:r>
    </w:p>
  </w:footnote>
  <w:footnote w:type="continuationSeparator" w:id="0">
    <w:p w14:paraId="575AAC7B" w14:textId="77777777" w:rsidR="00B741B1" w:rsidRDefault="00B741B1" w:rsidP="0071047F">
      <w:pPr>
        <w:spacing w:line="240" w:lineRule="auto"/>
      </w:pPr>
      <w:r>
        <w:continuationSeparator/>
      </w:r>
    </w:p>
  </w:footnote>
  <w:footnote w:id="1">
    <w:p w14:paraId="6ECAB9EE" w14:textId="4C1E2EA7"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r w:rsidRPr="00BD4B38">
        <w:rPr>
          <w:lang w:val="en-US"/>
        </w:rPr>
        <w:t xml:space="preserve"> </w:t>
      </w:r>
      <w:r>
        <w:rPr>
          <w:lang w:val="en-US"/>
        </w:rPr>
        <w:t>B</w:t>
      </w:r>
      <w:r w:rsidRPr="00BD4B38">
        <w:rPr>
          <w:lang w:val="en-US"/>
        </w:rPr>
        <w:t xml:space="preserve">y distinguishing between within-group </w:t>
      </w:r>
      <w:r>
        <w:rPr>
          <w:lang w:val="en-US"/>
        </w:rPr>
        <w:t>inter-attitude strength</w:t>
      </w:r>
      <w:r w:rsidRPr="00BD4B38">
        <w:rPr>
          <w:lang w:val="en-US"/>
        </w:rPr>
        <w:t xml:space="preserve"> and between-group homogeneity, this framework </w:t>
      </w:r>
      <w:r>
        <w:rPr>
          <w:lang w:val="en-US"/>
        </w:rPr>
        <w:t xml:space="preserve">might be especially suitable to </w:t>
      </w:r>
      <w:r w:rsidRPr="00BD4B38">
        <w:rPr>
          <w:lang w:val="en-US"/>
        </w:rPr>
        <w:t>account</w:t>
      </w:r>
      <w:r>
        <w:rPr>
          <w:lang w:val="en-US"/>
        </w:rPr>
        <w:t xml:space="preserve"> for</w:t>
      </w:r>
      <w:r w:rsidRPr="00BD4B38">
        <w:rPr>
          <w:lang w:val="en-US"/>
        </w:rPr>
        <w:t xml:space="preserve"> political contexts where party cues are fragmented</w:t>
      </w:r>
      <w:r>
        <w:rPr>
          <w:lang w:val="en-US"/>
        </w:rPr>
        <w:t xml:space="preserve"> and polarized.</w:t>
      </w:r>
    </w:p>
  </w:footnote>
  <w:footnote w:id="2">
    <w:p w14:paraId="77017A8D" w14:textId="60523507"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BB63A5">
        <w:rPr>
          <w:lang w:val="en-US"/>
        </w:rPr>
        <w:instrText xml:space="preserve"> ADDIN ZOTERO_ITEM CSL_CITATION {"citationID":"DdUg3USC","properties":{"formattedCitation":"(Keskint\\uc0\\u252{}rk, 2022b)","plainCitation":"(Keskintürk, 2022b)","noteIndex":2},"citationItems":[{"id":"DOD9wZTp/LVZks4hk","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120BB"/>
    <w:rsid w:val="00017384"/>
    <w:rsid w:val="00020BEC"/>
    <w:rsid w:val="00031064"/>
    <w:rsid w:val="0003458C"/>
    <w:rsid w:val="000370F3"/>
    <w:rsid w:val="0003770B"/>
    <w:rsid w:val="0004380F"/>
    <w:rsid w:val="000620DB"/>
    <w:rsid w:val="00065DFE"/>
    <w:rsid w:val="0007033D"/>
    <w:rsid w:val="00093EEE"/>
    <w:rsid w:val="00095274"/>
    <w:rsid w:val="000A14F6"/>
    <w:rsid w:val="000C4117"/>
    <w:rsid w:val="000C5E0B"/>
    <w:rsid w:val="000D7D62"/>
    <w:rsid w:val="000F5117"/>
    <w:rsid w:val="000F6700"/>
    <w:rsid w:val="000F7424"/>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71758"/>
    <w:rsid w:val="00174417"/>
    <w:rsid w:val="00176506"/>
    <w:rsid w:val="00180D4B"/>
    <w:rsid w:val="0018335A"/>
    <w:rsid w:val="001838B7"/>
    <w:rsid w:val="001847C0"/>
    <w:rsid w:val="001944A1"/>
    <w:rsid w:val="001A6DDE"/>
    <w:rsid w:val="001C0204"/>
    <w:rsid w:val="001C051A"/>
    <w:rsid w:val="001D04A1"/>
    <w:rsid w:val="001D5355"/>
    <w:rsid w:val="001D5DCA"/>
    <w:rsid w:val="001D7829"/>
    <w:rsid w:val="001E1EE9"/>
    <w:rsid w:val="001E2178"/>
    <w:rsid w:val="001E5B97"/>
    <w:rsid w:val="001F3985"/>
    <w:rsid w:val="001F4B83"/>
    <w:rsid w:val="0020386C"/>
    <w:rsid w:val="00205B53"/>
    <w:rsid w:val="00206547"/>
    <w:rsid w:val="0021056B"/>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A51"/>
    <w:rsid w:val="0028022B"/>
    <w:rsid w:val="002910C6"/>
    <w:rsid w:val="0029160E"/>
    <w:rsid w:val="00293A2F"/>
    <w:rsid w:val="002A4EFE"/>
    <w:rsid w:val="002B14C5"/>
    <w:rsid w:val="002B67C7"/>
    <w:rsid w:val="002B6985"/>
    <w:rsid w:val="002C2D7D"/>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51B"/>
    <w:rsid w:val="003D21B5"/>
    <w:rsid w:val="003E734B"/>
    <w:rsid w:val="003F0294"/>
    <w:rsid w:val="003F22A6"/>
    <w:rsid w:val="003F5879"/>
    <w:rsid w:val="004423DF"/>
    <w:rsid w:val="004432C9"/>
    <w:rsid w:val="00453C3D"/>
    <w:rsid w:val="004547AD"/>
    <w:rsid w:val="00454DC8"/>
    <w:rsid w:val="004563D1"/>
    <w:rsid w:val="004603DF"/>
    <w:rsid w:val="004620F5"/>
    <w:rsid w:val="00462E77"/>
    <w:rsid w:val="00465A0C"/>
    <w:rsid w:val="004672AB"/>
    <w:rsid w:val="004701D8"/>
    <w:rsid w:val="00470BCF"/>
    <w:rsid w:val="004752AC"/>
    <w:rsid w:val="00477D5F"/>
    <w:rsid w:val="00480D56"/>
    <w:rsid w:val="00486F1C"/>
    <w:rsid w:val="004902E2"/>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35A"/>
    <w:rsid w:val="0054707C"/>
    <w:rsid w:val="00551718"/>
    <w:rsid w:val="00570A6C"/>
    <w:rsid w:val="00576229"/>
    <w:rsid w:val="00581D23"/>
    <w:rsid w:val="00582AED"/>
    <w:rsid w:val="00582E5C"/>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A0710"/>
    <w:rsid w:val="006A2A26"/>
    <w:rsid w:val="006A4379"/>
    <w:rsid w:val="006A7689"/>
    <w:rsid w:val="006A79F7"/>
    <w:rsid w:val="006B0DDB"/>
    <w:rsid w:val="006B3E83"/>
    <w:rsid w:val="006B4BBD"/>
    <w:rsid w:val="006D137E"/>
    <w:rsid w:val="006D5CAF"/>
    <w:rsid w:val="006D7E81"/>
    <w:rsid w:val="006E6BD5"/>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1C48"/>
    <w:rsid w:val="007A63BB"/>
    <w:rsid w:val="007B1B9D"/>
    <w:rsid w:val="007B2D4A"/>
    <w:rsid w:val="007B4493"/>
    <w:rsid w:val="007C0C92"/>
    <w:rsid w:val="007C0DB7"/>
    <w:rsid w:val="007C1D83"/>
    <w:rsid w:val="007D1061"/>
    <w:rsid w:val="007D23EB"/>
    <w:rsid w:val="007D3BC4"/>
    <w:rsid w:val="007D7AD4"/>
    <w:rsid w:val="007E26D6"/>
    <w:rsid w:val="007E47FD"/>
    <w:rsid w:val="007E7930"/>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5EFF"/>
    <w:rsid w:val="0092701C"/>
    <w:rsid w:val="009451CD"/>
    <w:rsid w:val="00950EA8"/>
    <w:rsid w:val="009525A3"/>
    <w:rsid w:val="00954674"/>
    <w:rsid w:val="00954729"/>
    <w:rsid w:val="00955646"/>
    <w:rsid w:val="009574E2"/>
    <w:rsid w:val="00963FEF"/>
    <w:rsid w:val="009667A9"/>
    <w:rsid w:val="00971DBB"/>
    <w:rsid w:val="00975AA0"/>
    <w:rsid w:val="00981A54"/>
    <w:rsid w:val="00987829"/>
    <w:rsid w:val="00987F8E"/>
    <w:rsid w:val="00996273"/>
    <w:rsid w:val="009B6B07"/>
    <w:rsid w:val="009C5C42"/>
    <w:rsid w:val="009D4229"/>
    <w:rsid w:val="009E4FF5"/>
    <w:rsid w:val="009F66DB"/>
    <w:rsid w:val="009F7181"/>
    <w:rsid w:val="00A00135"/>
    <w:rsid w:val="00A125D2"/>
    <w:rsid w:val="00A1669A"/>
    <w:rsid w:val="00A17531"/>
    <w:rsid w:val="00A17E33"/>
    <w:rsid w:val="00A212BD"/>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741B1"/>
    <w:rsid w:val="00B80231"/>
    <w:rsid w:val="00B833D9"/>
    <w:rsid w:val="00B85175"/>
    <w:rsid w:val="00B90BC3"/>
    <w:rsid w:val="00B95B88"/>
    <w:rsid w:val="00BA1DAD"/>
    <w:rsid w:val="00BA38EC"/>
    <w:rsid w:val="00BA3CCA"/>
    <w:rsid w:val="00BB1BA9"/>
    <w:rsid w:val="00BB4B58"/>
    <w:rsid w:val="00BB63A5"/>
    <w:rsid w:val="00BC09C5"/>
    <w:rsid w:val="00BC1712"/>
    <w:rsid w:val="00BC3A2E"/>
    <w:rsid w:val="00BC76A2"/>
    <w:rsid w:val="00BD4B38"/>
    <w:rsid w:val="00BD6448"/>
    <w:rsid w:val="00BE1A08"/>
    <w:rsid w:val="00BE740C"/>
    <w:rsid w:val="00BE7BE9"/>
    <w:rsid w:val="00BF03DB"/>
    <w:rsid w:val="00BF1750"/>
    <w:rsid w:val="00BF2A1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75BA"/>
    <w:rsid w:val="00CE1BAF"/>
    <w:rsid w:val="00CE2707"/>
    <w:rsid w:val="00CE7FEB"/>
    <w:rsid w:val="00CF1B8F"/>
    <w:rsid w:val="00D0672C"/>
    <w:rsid w:val="00D11E5A"/>
    <w:rsid w:val="00D13C41"/>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54E9"/>
    <w:rsid w:val="00D9626F"/>
    <w:rsid w:val="00DA36A9"/>
    <w:rsid w:val="00DA662E"/>
    <w:rsid w:val="00DB07D0"/>
    <w:rsid w:val="00DB0CB4"/>
    <w:rsid w:val="00DB4918"/>
    <w:rsid w:val="00DB6680"/>
    <w:rsid w:val="00DB6DB4"/>
    <w:rsid w:val="00DC707D"/>
    <w:rsid w:val="00DC7D41"/>
    <w:rsid w:val="00DD1FCD"/>
    <w:rsid w:val="00DD3FA3"/>
    <w:rsid w:val="00DE3F22"/>
    <w:rsid w:val="00DE4847"/>
    <w:rsid w:val="00DE7180"/>
    <w:rsid w:val="00DE7EEB"/>
    <w:rsid w:val="00DF2C40"/>
    <w:rsid w:val="00DF4744"/>
    <w:rsid w:val="00DF6A69"/>
    <w:rsid w:val="00E003E2"/>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62A6"/>
    <w:rsid w:val="00E94719"/>
    <w:rsid w:val="00E94FD8"/>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6793"/>
    <w:rsid w:val="00F37F71"/>
    <w:rsid w:val="00F41ACA"/>
    <w:rsid w:val="00F434E3"/>
    <w:rsid w:val="00F51169"/>
    <w:rsid w:val="00F54D66"/>
    <w:rsid w:val="00F55D8E"/>
    <w:rsid w:val="00F572F1"/>
    <w:rsid w:val="00F62496"/>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4</TotalTime>
  <Pages>33</Pages>
  <Words>34220</Words>
  <Characters>195055</Characters>
  <Application>Microsoft Office Word</Application>
  <DocSecurity>0</DocSecurity>
  <Lines>1625</Lines>
  <Paragraphs>4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26</cp:revision>
  <dcterms:created xsi:type="dcterms:W3CDTF">2023-11-08T08:38:00Z</dcterms:created>
  <dcterms:modified xsi:type="dcterms:W3CDTF">2025-02-07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D9wZ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